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F0B0511" w:rsidR="00BD0E7E" w:rsidRPr="00375814" w:rsidRDefault="00BD0E7E" w:rsidP="004761BD">
      <w:pPr>
        <w:rPr>
          <w:lang w:eastAsia="en-US" w:bidi="ar-SA"/>
        </w:rPr>
      </w:pPr>
      <w:commentRangeStart w:id="0"/>
      <w:r w:rsidRPr="00375814">
        <w:rPr>
          <w:lang w:eastAsia="en-US" w:bidi="ar-SA"/>
        </w:rPr>
        <w:t xml:space="preserve">The goal for the project is a big climate data analytic system that </w:t>
      </w:r>
      <w:r w:rsidR="00E82D40">
        <w:rPr>
          <w:lang w:eastAsia="en-US" w:bidi="ar-SA"/>
        </w:rPr>
        <w:t>enables knowledge-discovery</w:t>
      </w:r>
      <w:r w:rsidRPr="00375814">
        <w:rPr>
          <w:lang w:eastAsia="en-US" w:bidi="ar-SA"/>
        </w:rPr>
        <w:t xml:space="preserve"> </w:t>
      </w:r>
      <w:r w:rsidR="00E82D40">
        <w:rPr>
          <w:lang w:eastAsia="en-US" w:bidi="ar-SA"/>
        </w:rPr>
        <w:t>to provide</w:t>
      </w:r>
      <w:r w:rsidRPr="00375814">
        <w:rPr>
          <w:lang w:eastAsia="en-US" w:bidi="ar-SA"/>
        </w:rPr>
        <w:t xml:space="preserve"> </w:t>
      </w:r>
      <w:bookmarkStart w:id="1" w:name="_Hlk513554011"/>
      <w:r w:rsidRPr="00375814">
        <w:rPr>
          <w:lang w:eastAsia="en-US" w:bidi="ar-SA"/>
        </w:rPr>
        <w:t>recommendations for construction strategies given a geographical location and the associated weather data</w:t>
      </w:r>
      <w:bookmarkEnd w:id="1"/>
      <w:r w:rsidRPr="00375814">
        <w:rPr>
          <w:lang w:eastAsia="en-US" w:bidi="ar-SA"/>
        </w:rPr>
        <w:t xml:space="preserve">. </w:t>
      </w:r>
    </w:p>
    <w:p w14:paraId="550D818A" w14:textId="2622BC1F" w:rsidR="00BD0E7E" w:rsidRPr="00375814" w:rsidRDefault="004761BD" w:rsidP="004761BD">
      <w:pPr>
        <w:rPr>
          <w:i/>
          <w:iCs/>
          <w:lang w:eastAsia="en-US"/>
        </w:rPr>
      </w:pPr>
      <w:r>
        <w:rPr>
          <w:shd w:val="clear" w:color="auto" w:fill="FFFFFF"/>
        </w:rPr>
        <w:t>The major aim of the research is to develop a distributed machine learning application that classifies Colombia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p>
    <w:p w14:paraId="022F7862" w14:textId="60D0B337" w:rsidR="00BD0E7E" w:rsidRDefault="00BD0E7E" w:rsidP="004761BD">
      <w:pPr>
        <w:rPr>
          <w:shd w:val="clear" w:color="auto" w:fill="FFFFFF"/>
        </w:rPr>
      </w:pPr>
      <w:r w:rsidRPr="00375814">
        <w:rPr>
          <w:lang w:eastAsia="en-US" w:bidi="ar-SA"/>
        </w:rPr>
        <w:t xml:space="preserve">In Colombia the weather is massively varied due to high altitude mountains, coastlines and effects of phenomena such as el </w:t>
      </w:r>
      <w:r w:rsidRPr="00375814">
        <w:t>Niño</w:t>
      </w:r>
      <w:r w:rsidRPr="00375814">
        <w:rPr>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r w:rsidR="004761BD">
        <w:rPr>
          <w:lang w:eastAsia="en-US" w:bidi="ar-SA"/>
        </w:rPr>
        <w:t xml:space="preserve"> </w:t>
      </w:r>
      <w:r w:rsidR="004761BD">
        <w:rPr>
          <w:shd w:val="clear" w:color="auto" w:fill="FFFFFF"/>
        </w:rPr>
        <w:t>Identifying appropriate design strategies for construction that respond to climate in Colombia is particularly challenging.</w:t>
      </w:r>
    </w:p>
    <w:p w14:paraId="417824E4" w14:textId="775F051A" w:rsidR="004761BD" w:rsidRPr="00375814" w:rsidRDefault="004761BD" w:rsidP="004761BD">
      <w:pPr>
        <w:rPr>
          <w:lang w:eastAsia="en-US" w:bidi="ar-SA"/>
        </w:rPr>
      </w:pPr>
      <w:r>
        <w:rPr>
          <w:shd w:val="clear" w:color="auto" w:fill="FFFFFF"/>
        </w:rPr>
        <w:t xml:space="preserve">The research examines </w:t>
      </w:r>
      <w:r w:rsidR="00595B62">
        <w:rPr>
          <w:shd w:val="clear" w:color="auto" w:fill="FFFFFF"/>
        </w:rPr>
        <w:t>literature</w:t>
      </w:r>
      <w:r>
        <w:rPr>
          <w:shd w:val="clear" w:color="auto" w:fill="FFFFFF"/>
        </w:rPr>
        <w:t xml:space="preserve"> on low-</w:t>
      </w:r>
      <w:r w:rsidR="00595B62">
        <w:rPr>
          <w:shd w:val="clear" w:color="auto" w:fill="FFFFFF"/>
        </w:rPr>
        <w:t>energy</w:t>
      </w:r>
      <w:r>
        <w:rPr>
          <w:shd w:val="clear" w:color="auto" w:fill="FFFFFF"/>
        </w:rPr>
        <w:t xml:space="preserve"> design </w:t>
      </w:r>
      <w:r w:rsidR="00595B62">
        <w:rPr>
          <w:shd w:val="clear" w:color="auto" w:fill="FFFFFF"/>
        </w:rPr>
        <w:t>strategies</w:t>
      </w:r>
      <w:r>
        <w:rPr>
          <w:shd w:val="clear" w:color="auto" w:fill="FFFFFF"/>
        </w:rPr>
        <w:t xml:space="preserve">, the </w:t>
      </w:r>
      <w:r w:rsidR="00D60527">
        <w:rPr>
          <w:shd w:val="clear" w:color="auto" w:fill="FFFFFF"/>
        </w:rPr>
        <w:t xml:space="preserve">spatio </w:t>
      </w:r>
      <w:r w:rsidR="00E82D40" w:rsidRPr="00E82D40">
        <w:rPr>
          <w:shd w:val="clear" w:color="auto" w:fill="FFFFFF"/>
        </w:rPr>
        <w:t xml:space="preserve"> </w:t>
      </w:r>
      <w:r w:rsidR="00E82D40">
        <w:rPr>
          <w:shd w:val="clear" w:color="auto" w:fill="FFFFFF"/>
        </w:rPr>
        <w:t>in Colombia</w:t>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sdt>
      <w:sdtPr>
        <w:rPr>
          <w:rFonts w:ascii="Arial" w:eastAsia="Times New Roman" w:hAnsi="Arial" w:cs="Times New Roman"/>
          <w:color w:val="auto"/>
          <w:sz w:val="20"/>
          <w:szCs w:val="24"/>
          <w:lang w:val="en-GB" w:eastAsia="he-IL" w:bidi="he-IL"/>
        </w:rPr>
        <w:id w:val="-1617130556"/>
        <w:docPartObj>
          <w:docPartGallery w:val="Table of Contents"/>
          <w:docPartUnique/>
        </w:docPartObj>
      </w:sdtPr>
      <w:sdtEndPr>
        <w:rPr>
          <w:b/>
          <w:bCs/>
          <w:noProof/>
        </w:rPr>
      </w:sdtEndPr>
      <w:sdtContent>
        <w:p w14:paraId="79E6F78D" w14:textId="509BBF5B" w:rsidR="000711C6" w:rsidRDefault="000711C6">
          <w:pPr>
            <w:pStyle w:val="TOCHeading"/>
          </w:pPr>
          <w:r>
            <w:t>Contents</w:t>
          </w:r>
        </w:p>
        <w:p w14:paraId="1745C21C" w14:textId="19F03783" w:rsidR="000711C6" w:rsidRDefault="000711C6">
          <w:pPr>
            <w:pStyle w:val="TOC1"/>
            <w:tabs>
              <w:tab w:val="right" w:leader="dot" w:pos="9016"/>
            </w:tabs>
            <w:rPr>
              <w:noProof/>
            </w:rPr>
          </w:pPr>
          <w:r>
            <w:fldChar w:fldCharType="begin"/>
          </w:r>
          <w:r>
            <w:instrText xml:space="preserve"> TOC \o "1-3" \h \z \u </w:instrText>
          </w:r>
          <w:r>
            <w:fldChar w:fldCharType="separate"/>
          </w:r>
          <w:hyperlink w:anchor="_Toc528253156" w:history="1">
            <w:r w:rsidRPr="00141076">
              <w:rPr>
                <w:rStyle w:val="Hyperlink"/>
                <w:noProof/>
              </w:rPr>
              <w:t>Chapter 1 Introduction</w:t>
            </w:r>
            <w:r>
              <w:rPr>
                <w:noProof/>
                <w:webHidden/>
              </w:rPr>
              <w:tab/>
            </w:r>
            <w:r>
              <w:rPr>
                <w:noProof/>
                <w:webHidden/>
              </w:rPr>
              <w:fldChar w:fldCharType="begin"/>
            </w:r>
            <w:r>
              <w:rPr>
                <w:noProof/>
                <w:webHidden/>
              </w:rPr>
              <w:instrText xml:space="preserve"> PAGEREF _Toc528253156 \h </w:instrText>
            </w:r>
            <w:r>
              <w:rPr>
                <w:noProof/>
                <w:webHidden/>
              </w:rPr>
            </w:r>
            <w:r>
              <w:rPr>
                <w:noProof/>
                <w:webHidden/>
              </w:rPr>
              <w:fldChar w:fldCharType="separate"/>
            </w:r>
            <w:r>
              <w:rPr>
                <w:noProof/>
                <w:webHidden/>
              </w:rPr>
              <w:t>5</w:t>
            </w:r>
            <w:r>
              <w:rPr>
                <w:noProof/>
                <w:webHidden/>
              </w:rPr>
              <w:fldChar w:fldCharType="end"/>
            </w:r>
          </w:hyperlink>
        </w:p>
        <w:p w14:paraId="6A345C6C" w14:textId="38F97C57" w:rsidR="000711C6" w:rsidRDefault="00344C1D">
          <w:pPr>
            <w:pStyle w:val="TOC2"/>
            <w:tabs>
              <w:tab w:val="right" w:leader="dot" w:pos="9016"/>
            </w:tabs>
            <w:rPr>
              <w:noProof/>
            </w:rPr>
          </w:pPr>
          <w:hyperlink w:anchor="_Toc528253157" w:history="1">
            <w:r w:rsidR="000711C6" w:rsidRPr="00141076">
              <w:rPr>
                <w:rStyle w:val="Hyperlink"/>
                <w:noProof/>
              </w:rPr>
              <w:t>1.1 Scope</w:t>
            </w:r>
            <w:r w:rsidR="000711C6">
              <w:rPr>
                <w:noProof/>
                <w:webHidden/>
              </w:rPr>
              <w:tab/>
            </w:r>
            <w:r w:rsidR="000711C6">
              <w:rPr>
                <w:noProof/>
                <w:webHidden/>
              </w:rPr>
              <w:fldChar w:fldCharType="begin"/>
            </w:r>
            <w:r w:rsidR="000711C6">
              <w:rPr>
                <w:noProof/>
                <w:webHidden/>
              </w:rPr>
              <w:instrText xml:space="preserve"> PAGEREF _Toc528253157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5CA9A89" w14:textId="7886D50B" w:rsidR="000711C6" w:rsidRDefault="00344C1D">
          <w:pPr>
            <w:pStyle w:val="TOC2"/>
            <w:tabs>
              <w:tab w:val="right" w:leader="dot" w:pos="9016"/>
            </w:tabs>
            <w:rPr>
              <w:noProof/>
            </w:rPr>
          </w:pPr>
          <w:hyperlink w:anchor="_Toc528253158" w:history="1">
            <w:r w:rsidR="000711C6" w:rsidRPr="00141076">
              <w:rPr>
                <w:rStyle w:val="Hyperlink"/>
                <w:noProof/>
              </w:rPr>
              <w:t>1.2 Problem statement</w:t>
            </w:r>
            <w:r w:rsidR="000711C6">
              <w:rPr>
                <w:noProof/>
                <w:webHidden/>
              </w:rPr>
              <w:tab/>
            </w:r>
            <w:r w:rsidR="000711C6">
              <w:rPr>
                <w:noProof/>
                <w:webHidden/>
              </w:rPr>
              <w:fldChar w:fldCharType="begin"/>
            </w:r>
            <w:r w:rsidR="000711C6">
              <w:rPr>
                <w:noProof/>
                <w:webHidden/>
              </w:rPr>
              <w:instrText xml:space="preserve"> PAGEREF _Toc528253158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8976AE8" w14:textId="79467825" w:rsidR="000711C6" w:rsidRDefault="00344C1D">
          <w:pPr>
            <w:pStyle w:val="TOC3"/>
            <w:tabs>
              <w:tab w:val="right" w:leader="dot" w:pos="9016"/>
            </w:tabs>
            <w:rPr>
              <w:noProof/>
            </w:rPr>
          </w:pPr>
          <w:hyperlink w:anchor="_Toc528253159" w:history="1">
            <w:r w:rsidR="000711C6" w:rsidRPr="00141076">
              <w:rPr>
                <w:rStyle w:val="Hyperlink"/>
                <w:noProof/>
                <w:lang w:eastAsia="en-US"/>
              </w:rPr>
              <w:t>2.1.1 Complexity of existing workflow</w:t>
            </w:r>
            <w:r w:rsidR="000711C6">
              <w:rPr>
                <w:noProof/>
                <w:webHidden/>
              </w:rPr>
              <w:tab/>
            </w:r>
            <w:r w:rsidR="000711C6">
              <w:rPr>
                <w:noProof/>
                <w:webHidden/>
              </w:rPr>
              <w:fldChar w:fldCharType="begin"/>
            </w:r>
            <w:r w:rsidR="000711C6">
              <w:rPr>
                <w:noProof/>
                <w:webHidden/>
              </w:rPr>
              <w:instrText xml:space="preserve"> PAGEREF _Toc528253159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63ED5145" w14:textId="39ECC2EC" w:rsidR="000711C6" w:rsidRDefault="00344C1D">
          <w:pPr>
            <w:pStyle w:val="TOC2"/>
            <w:tabs>
              <w:tab w:val="right" w:leader="dot" w:pos="9016"/>
            </w:tabs>
            <w:rPr>
              <w:noProof/>
            </w:rPr>
          </w:pPr>
          <w:hyperlink w:anchor="_Toc528253160" w:history="1">
            <w:r w:rsidR="000711C6" w:rsidRPr="00141076">
              <w:rPr>
                <w:rStyle w:val="Hyperlink"/>
                <w:noProof/>
              </w:rPr>
              <w:t>1.3 Approach</w:t>
            </w:r>
            <w:r w:rsidR="000711C6">
              <w:rPr>
                <w:noProof/>
                <w:webHidden/>
              </w:rPr>
              <w:tab/>
            </w:r>
            <w:r w:rsidR="000711C6">
              <w:rPr>
                <w:noProof/>
                <w:webHidden/>
              </w:rPr>
              <w:fldChar w:fldCharType="begin"/>
            </w:r>
            <w:r w:rsidR="000711C6">
              <w:rPr>
                <w:noProof/>
                <w:webHidden/>
              </w:rPr>
              <w:instrText xml:space="preserve"> PAGEREF _Toc528253160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2253C22C" w14:textId="23F584A6" w:rsidR="000711C6" w:rsidRDefault="00344C1D">
          <w:pPr>
            <w:pStyle w:val="TOC3"/>
            <w:tabs>
              <w:tab w:val="right" w:leader="dot" w:pos="9016"/>
            </w:tabs>
            <w:rPr>
              <w:noProof/>
            </w:rPr>
          </w:pPr>
          <w:hyperlink w:anchor="_Toc528253161" w:history="1">
            <w:r w:rsidR="000711C6" w:rsidRPr="00141076">
              <w:rPr>
                <w:rStyle w:val="Hyperlink"/>
                <w:noProof/>
                <w:lang w:eastAsia="en-US"/>
              </w:rPr>
              <w:t>3.1.1 Literature review</w:t>
            </w:r>
            <w:r w:rsidR="000711C6">
              <w:rPr>
                <w:noProof/>
                <w:webHidden/>
              </w:rPr>
              <w:tab/>
            </w:r>
            <w:r w:rsidR="000711C6">
              <w:rPr>
                <w:noProof/>
                <w:webHidden/>
              </w:rPr>
              <w:fldChar w:fldCharType="begin"/>
            </w:r>
            <w:r w:rsidR="000711C6">
              <w:rPr>
                <w:noProof/>
                <w:webHidden/>
              </w:rPr>
              <w:instrText xml:space="preserve"> PAGEREF _Toc528253161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024CE05D" w14:textId="120B6666" w:rsidR="000711C6" w:rsidRDefault="00344C1D">
          <w:pPr>
            <w:pStyle w:val="TOC3"/>
            <w:tabs>
              <w:tab w:val="right" w:leader="dot" w:pos="9016"/>
            </w:tabs>
            <w:rPr>
              <w:noProof/>
            </w:rPr>
          </w:pPr>
          <w:hyperlink w:anchor="_Toc528253162" w:history="1">
            <w:r w:rsidR="000711C6" w:rsidRPr="00141076">
              <w:rPr>
                <w:rStyle w:val="Hyperlink"/>
                <w:noProof/>
                <w:lang w:eastAsia="en-US"/>
              </w:rPr>
              <w:t>3.2.1 Artefact</w:t>
            </w:r>
            <w:r w:rsidR="000711C6">
              <w:rPr>
                <w:noProof/>
                <w:webHidden/>
              </w:rPr>
              <w:tab/>
            </w:r>
            <w:r w:rsidR="000711C6">
              <w:rPr>
                <w:noProof/>
                <w:webHidden/>
              </w:rPr>
              <w:fldChar w:fldCharType="begin"/>
            </w:r>
            <w:r w:rsidR="000711C6">
              <w:rPr>
                <w:noProof/>
                <w:webHidden/>
              </w:rPr>
              <w:instrText xml:space="preserve"> PAGEREF _Toc528253162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5A48031C" w14:textId="7D418CC4" w:rsidR="000711C6" w:rsidRDefault="00344C1D">
          <w:pPr>
            <w:pStyle w:val="TOC3"/>
            <w:tabs>
              <w:tab w:val="right" w:leader="dot" w:pos="9016"/>
            </w:tabs>
            <w:rPr>
              <w:noProof/>
            </w:rPr>
          </w:pPr>
          <w:hyperlink w:anchor="_Toc528253163" w:history="1">
            <w:r w:rsidR="000711C6" w:rsidRPr="00141076">
              <w:rPr>
                <w:rStyle w:val="Hyperlink"/>
                <w:noProof/>
                <w:lang w:eastAsia="en-US"/>
              </w:rPr>
              <w:t>3.3.1 Application development methodology</w:t>
            </w:r>
            <w:r w:rsidR="000711C6">
              <w:rPr>
                <w:noProof/>
                <w:webHidden/>
              </w:rPr>
              <w:tab/>
            </w:r>
            <w:r w:rsidR="000711C6">
              <w:rPr>
                <w:noProof/>
                <w:webHidden/>
              </w:rPr>
              <w:fldChar w:fldCharType="begin"/>
            </w:r>
            <w:r w:rsidR="000711C6">
              <w:rPr>
                <w:noProof/>
                <w:webHidden/>
              </w:rPr>
              <w:instrText xml:space="preserve"> PAGEREF _Toc528253163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17AC3347" w14:textId="774AB253" w:rsidR="000711C6" w:rsidRDefault="00344C1D">
          <w:pPr>
            <w:pStyle w:val="TOC3"/>
            <w:tabs>
              <w:tab w:val="right" w:leader="dot" w:pos="9016"/>
            </w:tabs>
            <w:rPr>
              <w:noProof/>
            </w:rPr>
          </w:pPr>
          <w:hyperlink w:anchor="_Toc528253164" w:history="1">
            <w:r w:rsidR="000711C6" w:rsidRPr="00141076">
              <w:rPr>
                <w:rStyle w:val="Hyperlink"/>
                <w:noProof/>
                <w:lang w:eastAsia="en-US"/>
              </w:rPr>
              <w:t>3.4.1 Qualitative evaluation of artefact by domain experts:</w:t>
            </w:r>
            <w:r w:rsidR="000711C6">
              <w:rPr>
                <w:noProof/>
                <w:webHidden/>
              </w:rPr>
              <w:tab/>
            </w:r>
            <w:r w:rsidR="000711C6">
              <w:rPr>
                <w:noProof/>
                <w:webHidden/>
              </w:rPr>
              <w:fldChar w:fldCharType="begin"/>
            </w:r>
            <w:r w:rsidR="000711C6">
              <w:rPr>
                <w:noProof/>
                <w:webHidden/>
              </w:rPr>
              <w:instrText xml:space="preserve"> PAGEREF _Toc528253164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4437D6B3" w14:textId="4E1BE745" w:rsidR="000711C6" w:rsidRDefault="00344C1D">
          <w:pPr>
            <w:pStyle w:val="TOC3"/>
            <w:tabs>
              <w:tab w:val="right" w:leader="dot" w:pos="9016"/>
            </w:tabs>
            <w:rPr>
              <w:noProof/>
            </w:rPr>
          </w:pPr>
          <w:hyperlink w:anchor="_Toc528253165" w:history="1">
            <w:r w:rsidR="000711C6" w:rsidRPr="00141076">
              <w:rPr>
                <w:rStyle w:val="Hyperlink"/>
                <w:noProof/>
                <w:lang w:eastAsia="en-US"/>
              </w:rPr>
              <w:t>3.5.1 Quantitative evaluation of output from artefact results:</w:t>
            </w:r>
            <w:r w:rsidR="000711C6">
              <w:rPr>
                <w:noProof/>
                <w:webHidden/>
              </w:rPr>
              <w:tab/>
            </w:r>
            <w:r w:rsidR="000711C6">
              <w:rPr>
                <w:noProof/>
                <w:webHidden/>
              </w:rPr>
              <w:fldChar w:fldCharType="begin"/>
            </w:r>
            <w:r w:rsidR="000711C6">
              <w:rPr>
                <w:noProof/>
                <w:webHidden/>
              </w:rPr>
              <w:instrText xml:space="preserve"> PAGEREF _Toc528253165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2D347BCD" w14:textId="12692F48" w:rsidR="000711C6" w:rsidRDefault="00344C1D">
          <w:pPr>
            <w:pStyle w:val="TOC2"/>
            <w:tabs>
              <w:tab w:val="right" w:leader="dot" w:pos="9016"/>
            </w:tabs>
            <w:rPr>
              <w:noProof/>
            </w:rPr>
          </w:pPr>
          <w:hyperlink w:anchor="_Toc528253166" w:history="1">
            <w:r w:rsidR="000711C6" w:rsidRPr="00141076">
              <w:rPr>
                <w:rStyle w:val="Hyperlink"/>
                <w:noProof/>
              </w:rPr>
              <w:t>1.4 Outcome</w:t>
            </w:r>
            <w:r w:rsidR="000711C6">
              <w:rPr>
                <w:noProof/>
                <w:webHidden/>
              </w:rPr>
              <w:tab/>
            </w:r>
            <w:r w:rsidR="000711C6">
              <w:rPr>
                <w:noProof/>
                <w:webHidden/>
              </w:rPr>
              <w:fldChar w:fldCharType="begin"/>
            </w:r>
            <w:r w:rsidR="000711C6">
              <w:rPr>
                <w:noProof/>
                <w:webHidden/>
              </w:rPr>
              <w:instrText xml:space="preserve"> PAGEREF _Toc528253166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517E3B18" w14:textId="66CD5CD9" w:rsidR="000711C6" w:rsidRDefault="00344C1D">
          <w:pPr>
            <w:pStyle w:val="TOC1"/>
            <w:tabs>
              <w:tab w:val="right" w:leader="dot" w:pos="9016"/>
            </w:tabs>
            <w:rPr>
              <w:noProof/>
            </w:rPr>
          </w:pPr>
          <w:hyperlink w:anchor="_Toc528253167" w:history="1">
            <w:r w:rsidR="000711C6" w:rsidRPr="00141076">
              <w:rPr>
                <w:rStyle w:val="Hyperlink"/>
                <w:noProof/>
              </w:rPr>
              <w:t>Chapter 2 Background and review of literature</w:t>
            </w:r>
            <w:r w:rsidR="000711C6">
              <w:rPr>
                <w:noProof/>
                <w:webHidden/>
              </w:rPr>
              <w:tab/>
            </w:r>
            <w:r w:rsidR="000711C6">
              <w:rPr>
                <w:noProof/>
                <w:webHidden/>
              </w:rPr>
              <w:fldChar w:fldCharType="begin"/>
            </w:r>
            <w:r w:rsidR="000711C6">
              <w:rPr>
                <w:noProof/>
                <w:webHidden/>
              </w:rPr>
              <w:instrText xml:space="preserve"> PAGEREF _Toc528253167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72ADD677" w14:textId="028EC668" w:rsidR="000711C6" w:rsidRDefault="00344C1D">
          <w:pPr>
            <w:pStyle w:val="TOC2"/>
            <w:tabs>
              <w:tab w:val="right" w:leader="dot" w:pos="9016"/>
            </w:tabs>
            <w:rPr>
              <w:noProof/>
            </w:rPr>
          </w:pPr>
          <w:hyperlink w:anchor="_Toc528253168" w:history="1">
            <w:r w:rsidR="000711C6" w:rsidRPr="00141076">
              <w:rPr>
                <w:rStyle w:val="Hyperlink"/>
                <w:noProof/>
              </w:rPr>
              <w:t>2.1 Background</w:t>
            </w:r>
            <w:r w:rsidR="000711C6">
              <w:rPr>
                <w:noProof/>
                <w:webHidden/>
              </w:rPr>
              <w:tab/>
            </w:r>
            <w:r w:rsidR="000711C6">
              <w:rPr>
                <w:noProof/>
                <w:webHidden/>
              </w:rPr>
              <w:fldChar w:fldCharType="begin"/>
            </w:r>
            <w:r w:rsidR="000711C6">
              <w:rPr>
                <w:noProof/>
                <w:webHidden/>
              </w:rPr>
              <w:instrText xml:space="preserve"> PAGEREF _Toc528253168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2098FC4" w14:textId="142B06B7" w:rsidR="000711C6" w:rsidRDefault="00344C1D">
          <w:pPr>
            <w:pStyle w:val="TOC2"/>
            <w:tabs>
              <w:tab w:val="right" w:leader="dot" w:pos="9016"/>
            </w:tabs>
            <w:rPr>
              <w:noProof/>
            </w:rPr>
          </w:pPr>
          <w:hyperlink w:anchor="_Toc528253169" w:history="1">
            <w:r w:rsidR="000711C6" w:rsidRPr="00141076">
              <w:rPr>
                <w:rStyle w:val="Hyperlink"/>
                <w:noProof/>
              </w:rPr>
              <w:t>2.2 Literature review</w:t>
            </w:r>
            <w:r w:rsidR="000711C6">
              <w:rPr>
                <w:noProof/>
                <w:webHidden/>
              </w:rPr>
              <w:tab/>
            </w:r>
            <w:r w:rsidR="000711C6">
              <w:rPr>
                <w:noProof/>
                <w:webHidden/>
              </w:rPr>
              <w:fldChar w:fldCharType="begin"/>
            </w:r>
            <w:r w:rsidR="000711C6">
              <w:rPr>
                <w:noProof/>
                <w:webHidden/>
              </w:rPr>
              <w:instrText xml:space="preserve"> PAGEREF _Toc528253169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3DD017C" w14:textId="7A162F66" w:rsidR="000711C6" w:rsidRDefault="00344C1D">
          <w:pPr>
            <w:pStyle w:val="TOC3"/>
            <w:tabs>
              <w:tab w:val="right" w:leader="dot" w:pos="9016"/>
            </w:tabs>
            <w:rPr>
              <w:noProof/>
            </w:rPr>
          </w:pPr>
          <w:hyperlink w:anchor="_Toc528253170" w:history="1">
            <w:r w:rsidR="000711C6" w:rsidRPr="00141076">
              <w:rPr>
                <w:rStyle w:val="Hyperlink"/>
                <w:noProof/>
                <w:lang w:eastAsia="en-US"/>
              </w:rPr>
              <w:t>2.1.2 Low Energy Environmental Design Strategies</w:t>
            </w:r>
            <w:r w:rsidR="000711C6">
              <w:rPr>
                <w:noProof/>
                <w:webHidden/>
              </w:rPr>
              <w:tab/>
            </w:r>
            <w:r w:rsidR="000711C6">
              <w:rPr>
                <w:noProof/>
                <w:webHidden/>
              </w:rPr>
              <w:fldChar w:fldCharType="begin"/>
            </w:r>
            <w:r w:rsidR="000711C6">
              <w:rPr>
                <w:noProof/>
                <w:webHidden/>
              </w:rPr>
              <w:instrText xml:space="preserve"> PAGEREF _Toc528253170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208EBD21" w14:textId="146631C3" w:rsidR="000711C6" w:rsidRDefault="00344C1D">
          <w:pPr>
            <w:pStyle w:val="TOC3"/>
            <w:tabs>
              <w:tab w:val="right" w:leader="dot" w:pos="9016"/>
            </w:tabs>
            <w:rPr>
              <w:noProof/>
            </w:rPr>
          </w:pPr>
          <w:hyperlink w:anchor="_Toc528253171" w:history="1">
            <w:r w:rsidR="000711C6" w:rsidRPr="00141076">
              <w:rPr>
                <w:rStyle w:val="Hyperlink"/>
                <w:noProof/>
                <w:lang w:eastAsia="en-US"/>
              </w:rPr>
              <w:t>2.2.2 Climate data is spatiotemporal</w:t>
            </w:r>
            <w:r w:rsidR="000711C6">
              <w:rPr>
                <w:noProof/>
                <w:webHidden/>
              </w:rPr>
              <w:tab/>
            </w:r>
            <w:r w:rsidR="000711C6">
              <w:rPr>
                <w:noProof/>
                <w:webHidden/>
              </w:rPr>
              <w:fldChar w:fldCharType="begin"/>
            </w:r>
            <w:r w:rsidR="000711C6">
              <w:rPr>
                <w:noProof/>
                <w:webHidden/>
              </w:rPr>
              <w:instrText xml:space="preserve"> PAGEREF _Toc528253171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1EFA4E9E" w14:textId="2096E34F" w:rsidR="000711C6" w:rsidRDefault="00344C1D">
          <w:pPr>
            <w:pStyle w:val="TOC3"/>
            <w:tabs>
              <w:tab w:val="right" w:leader="dot" w:pos="9016"/>
            </w:tabs>
            <w:rPr>
              <w:noProof/>
            </w:rPr>
          </w:pPr>
          <w:hyperlink w:anchor="_Toc528253172" w:history="1">
            <w:r w:rsidR="000711C6" w:rsidRPr="00141076">
              <w:rPr>
                <w:rStyle w:val="Hyperlink"/>
                <w:noProof/>
                <w:lang w:eastAsia="en-US"/>
              </w:rPr>
              <w:t>2.3.2 Examples of applied ST data mining methods applied to climate data</w:t>
            </w:r>
            <w:r w:rsidR="000711C6">
              <w:rPr>
                <w:noProof/>
                <w:webHidden/>
              </w:rPr>
              <w:tab/>
            </w:r>
            <w:r w:rsidR="000711C6">
              <w:rPr>
                <w:noProof/>
                <w:webHidden/>
              </w:rPr>
              <w:fldChar w:fldCharType="begin"/>
            </w:r>
            <w:r w:rsidR="000711C6">
              <w:rPr>
                <w:noProof/>
                <w:webHidden/>
              </w:rPr>
              <w:instrText xml:space="preserve"> PAGEREF _Toc528253172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03A6BCA6" w14:textId="04DF0333" w:rsidR="000711C6" w:rsidRDefault="00344C1D">
          <w:pPr>
            <w:pStyle w:val="TOC3"/>
            <w:tabs>
              <w:tab w:val="right" w:leader="dot" w:pos="9016"/>
            </w:tabs>
            <w:rPr>
              <w:noProof/>
            </w:rPr>
          </w:pPr>
          <w:hyperlink w:anchor="_Toc528253173" w:history="1">
            <w:r w:rsidR="000711C6" w:rsidRPr="00141076">
              <w:rPr>
                <w:rStyle w:val="Hyperlink"/>
                <w:noProof/>
              </w:rPr>
              <w:t>2.4.2</w:t>
            </w:r>
            <w:r w:rsidR="000711C6" w:rsidRPr="00141076">
              <w:rPr>
                <w:rStyle w:val="Hyperlink"/>
                <w:noProof/>
                <w:shd w:val="clear" w:color="auto" w:fill="FFFFFF"/>
              </w:rPr>
              <w:t xml:space="preserve"> Clustering applied to climate classification</w:t>
            </w:r>
            <w:r w:rsidR="000711C6">
              <w:rPr>
                <w:noProof/>
                <w:webHidden/>
              </w:rPr>
              <w:tab/>
            </w:r>
            <w:r w:rsidR="000711C6">
              <w:rPr>
                <w:noProof/>
                <w:webHidden/>
              </w:rPr>
              <w:fldChar w:fldCharType="begin"/>
            </w:r>
            <w:r w:rsidR="000711C6">
              <w:rPr>
                <w:noProof/>
                <w:webHidden/>
              </w:rPr>
              <w:instrText xml:space="preserve"> PAGEREF _Toc528253173 \h </w:instrText>
            </w:r>
            <w:r w:rsidR="000711C6">
              <w:rPr>
                <w:noProof/>
                <w:webHidden/>
              </w:rPr>
            </w:r>
            <w:r w:rsidR="000711C6">
              <w:rPr>
                <w:noProof/>
                <w:webHidden/>
              </w:rPr>
              <w:fldChar w:fldCharType="separate"/>
            </w:r>
            <w:r w:rsidR="000711C6">
              <w:rPr>
                <w:noProof/>
                <w:webHidden/>
              </w:rPr>
              <w:t>12</w:t>
            </w:r>
            <w:r w:rsidR="000711C6">
              <w:rPr>
                <w:noProof/>
                <w:webHidden/>
              </w:rPr>
              <w:fldChar w:fldCharType="end"/>
            </w:r>
          </w:hyperlink>
        </w:p>
        <w:p w14:paraId="2E9FD717" w14:textId="01350781" w:rsidR="000711C6" w:rsidRDefault="00344C1D">
          <w:pPr>
            <w:pStyle w:val="TOC3"/>
            <w:tabs>
              <w:tab w:val="right" w:leader="dot" w:pos="9016"/>
            </w:tabs>
            <w:rPr>
              <w:noProof/>
            </w:rPr>
          </w:pPr>
          <w:hyperlink w:anchor="_Toc528253174" w:history="1">
            <w:r w:rsidR="000711C6" w:rsidRPr="00141076">
              <w:rPr>
                <w:rStyle w:val="Hyperlink"/>
                <w:noProof/>
              </w:rPr>
              <w:t>2.5.2 Challenges for ST data mining</w:t>
            </w:r>
            <w:r w:rsidR="000711C6">
              <w:rPr>
                <w:noProof/>
                <w:webHidden/>
              </w:rPr>
              <w:tab/>
            </w:r>
            <w:r w:rsidR="000711C6">
              <w:rPr>
                <w:noProof/>
                <w:webHidden/>
              </w:rPr>
              <w:fldChar w:fldCharType="begin"/>
            </w:r>
            <w:r w:rsidR="000711C6">
              <w:rPr>
                <w:noProof/>
                <w:webHidden/>
              </w:rPr>
              <w:instrText xml:space="preserve"> PAGEREF _Toc528253174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450B5C54" w14:textId="01A0DF81" w:rsidR="000711C6" w:rsidRDefault="00344C1D">
          <w:pPr>
            <w:pStyle w:val="TOC3"/>
            <w:tabs>
              <w:tab w:val="right" w:leader="dot" w:pos="9016"/>
            </w:tabs>
            <w:rPr>
              <w:noProof/>
            </w:rPr>
          </w:pPr>
          <w:hyperlink w:anchor="_Toc528253175" w:history="1">
            <w:r w:rsidR="000711C6" w:rsidRPr="00141076">
              <w:rPr>
                <w:rStyle w:val="Hyperlink"/>
                <w:noProof/>
                <w:lang w:val="en-US"/>
              </w:rPr>
              <w:t>2.6.2 Cloud computing</w:t>
            </w:r>
            <w:r w:rsidR="000711C6">
              <w:rPr>
                <w:noProof/>
                <w:webHidden/>
              </w:rPr>
              <w:tab/>
            </w:r>
            <w:r w:rsidR="000711C6">
              <w:rPr>
                <w:noProof/>
                <w:webHidden/>
              </w:rPr>
              <w:fldChar w:fldCharType="begin"/>
            </w:r>
            <w:r w:rsidR="000711C6">
              <w:rPr>
                <w:noProof/>
                <w:webHidden/>
              </w:rPr>
              <w:instrText xml:space="preserve"> PAGEREF _Toc528253175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5FE1ED96" w14:textId="352D9695" w:rsidR="000711C6" w:rsidRDefault="00344C1D">
          <w:pPr>
            <w:pStyle w:val="TOC3"/>
            <w:tabs>
              <w:tab w:val="right" w:leader="dot" w:pos="9016"/>
            </w:tabs>
            <w:rPr>
              <w:noProof/>
            </w:rPr>
          </w:pPr>
          <w:hyperlink w:anchor="_Toc528253176" w:history="1">
            <w:r w:rsidR="000711C6" w:rsidRPr="00141076">
              <w:rPr>
                <w:rStyle w:val="Hyperlink"/>
                <w:noProof/>
              </w:rPr>
              <w:t>2.7.2 Big data tools</w:t>
            </w:r>
            <w:r w:rsidR="000711C6">
              <w:rPr>
                <w:noProof/>
                <w:webHidden/>
              </w:rPr>
              <w:tab/>
            </w:r>
            <w:r w:rsidR="000711C6">
              <w:rPr>
                <w:noProof/>
                <w:webHidden/>
              </w:rPr>
              <w:fldChar w:fldCharType="begin"/>
            </w:r>
            <w:r w:rsidR="000711C6">
              <w:rPr>
                <w:noProof/>
                <w:webHidden/>
              </w:rPr>
              <w:instrText xml:space="preserve"> PAGEREF _Toc528253176 \h </w:instrText>
            </w:r>
            <w:r w:rsidR="000711C6">
              <w:rPr>
                <w:noProof/>
                <w:webHidden/>
              </w:rPr>
            </w:r>
            <w:r w:rsidR="000711C6">
              <w:rPr>
                <w:noProof/>
                <w:webHidden/>
              </w:rPr>
              <w:fldChar w:fldCharType="separate"/>
            </w:r>
            <w:r w:rsidR="000711C6">
              <w:rPr>
                <w:noProof/>
                <w:webHidden/>
              </w:rPr>
              <w:t>16</w:t>
            </w:r>
            <w:r w:rsidR="000711C6">
              <w:rPr>
                <w:noProof/>
                <w:webHidden/>
              </w:rPr>
              <w:fldChar w:fldCharType="end"/>
            </w:r>
          </w:hyperlink>
        </w:p>
        <w:p w14:paraId="796482FB" w14:textId="397B6F3E" w:rsidR="000711C6" w:rsidRDefault="00344C1D">
          <w:pPr>
            <w:pStyle w:val="TOC2"/>
            <w:tabs>
              <w:tab w:val="right" w:leader="dot" w:pos="9016"/>
            </w:tabs>
            <w:rPr>
              <w:noProof/>
            </w:rPr>
          </w:pPr>
          <w:hyperlink w:anchor="_Toc528253177" w:history="1">
            <w:r w:rsidR="000711C6" w:rsidRPr="00141076">
              <w:rPr>
                <w:rStyle w:val="Hyperlink"/>
                <w:noProof/>
              </w:rPr>
              <w:t>2.3 Summary</w:t>
            </w:r>
            <w:r w:rsidR="000711C6">
              <w:rPr>
                <w:noProof/>
                <w:webHidden/>
              </w:rPr>
              <w:tab/>
            </w:r>
            <w:r w:rsidR="000711C6">
              <w:rPr>
                <w:noProof/>
                <w:webHidden/>
              </w:rPr>
              <w:fldChar w:fldCharType="begin"/>
            </w:r>
            <w:r w:rsidR="000711C6">
              <w:rPr>
                <w:noProof/>
                <w:webHidden/>
              </w:rPr>
              <w:instrText xml:space="preserve"> PAGEREF _Toc528253177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2001E22E" w14:textId="559175E8" w:rsidR="000711C6" w:rsidRDefault="00344C1D">
          <w:pPr>
            <w:pStyle w:val="TOC3"/>
            <w:tabs>
              <w:tab w:val="right" w:leader="dot" w:pos="9016"/>
            </w:tabs>
            <w:rPr>
              <w:noProof/>
            </w:rPr>
          </w:pPr>
          <w:hyperlink w:anchor="_Toc528253178" w:history="1">
            <w:r w:rsidR="000711C6" w:rsidRPr="00141076">
              <w:rPr>
                <w:rStyle w:val="Hyperlink"/>
                <w:noProof/>
              </w:rPr>
              <w:t>3.1.2 Data:</w:t>
            </w:r>
            <w:r w:rsidR="000711C6">
              <w:rPr>
                <w:noProof/>
                <w:webHidden/>
              </w:rPr>
              <w:tab/>
            </w:r>
            <w:r w:rsidR="000711C6">
              <w:rPr>
                <w:noProof/>
                <w:webHidden/>
              </w:rPr>
              <w:fldChar w:fldCharType="begin"/>
            </w:r>
            <w:r w:rsidR="000711C6">
              <w:rPr>
                <w:noProof/>
                <w:webHidden/>
              </w:rPr>
              <w:instrText xml:space="preserve"> PAGEREF _Toc528253178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034EB018" w14:textId="4FCE4D71" w:rsidR="000711C6" w:rsidRDefault="00344C1D">
          <w:pPr>
            <w:pStyle w:val="TOC3"/>
            <w:tabs>
              <w:tab w:val="right" w:leader="dot" w:pos="9016"/>
            </w:tabs>
            <w:rPr>
              <w:noProof/>
            </w:rPr>
          </w:pPr>
          <w:hyperlink w:anchor="_Toc528253179" w:history="1">
            <w:r w:rsidR="000711C6" w:rsidRPr="00141076">
              <w:rPr>
                <w:rStyle w:val="Hyperlink"/>
                <w:noProof/>
              </w:rPr>
              <w:t>3.2.2 Analytics:</w:t>
            </w:r>
            <w:r w:rsidR="000711C6">
              <w:rPr>
                <w:noProof/>
                <w:webHidden/>
              </w:rPr>
              <w:tab/>
            </w:r>
            <w:r w:rsidR="000711C6">
              <w:rPr>
                <w:noProof/>
                <w:webHidden/>
              </w:rPr>
              <w:fldChar w:fldCharType="begin"/>
            </w:r>
            <w:r w:rsidR="000711C6">
              <w:rPr>
                <w:noProof/>
                <w:webHidden/>
              </w:rPr>
              <w:instrText xml:space="preserve"> PAGEREF _Toc528253179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7CC630BA" w14:textId="7B934921" w:rsidR="000711C6" w:rsidRDefault="00344C1D">
          <w:pPr>
            <w:pStyle w:val="TOC3"/>
            <w:tabs>
              <w:tab w:val="right" w:leader="dot" w:pos="9016"/>
            </w:tabs>
            <w:rPr>
              <w:noProof/>
            </w:rPr>
          </w:pPr>
          <w:hyperlink w:anchor="_Toc528253180" w:history="1">
            <w:r w:rsidR="000711C6" w:rsidRPr="00141076">
              <w:rPr>
                <w:rStyle w:val="Hyperlink"/>
                <w:noProof/>
              </w:rPr>
              <w:t>3.3.2 Expertise:</w:t>
            </w:r>
            <w:r w:rsidR="000711C6">
              <w:rPr>
                <w:noProof/>
                <w:webHidden/>
              </w:rPr>
              <w:tab/>
            </w:r>
            <w:r w:rsidR="000711C6">
              <w:rPr>
                <w:noProof/>
                <w:webHidden/>
              </w:rPr>
              <w:fldChar w:fldCharType="begin"/>
            </w:r>
            <w:r w:rsidR="000711C6">
              <w:rPr>
                <w:noProof/>
                <w:webHidden/>
              </w:rPr>
              <w:instrText xml:space="preserve"> PAGEREF _Toc528253180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5A484FA0" w14:textId="7F0919E5" w:rsidR="000711C6" w:rsidRDefault="00344C1D">
          <w:pPr>
            <w:pStyle w:val="TOC1"/>
            <w:tabs>
              <w:tab w:val="right" w:leader="dot" w:pos="9016"/>
            </w:tabs>
            <w:rPr>
              <w:noProof/>
            </w:rPr>
          </w:pPr>
          <w:hyperlink w:anchor="_Toc528253181" w:history="1">
            <w:r w:rsidR="000711C6" w:rsidRPr="00141076">
              <w:rPr>
                <w:rStyle w:val="Hyperlink"/>
                <w:noProof/>
              </w:rPr>
              <w:t>Chapter 3 Analysis and Design</w:t>
            </w:r>
            <w:r w:rsidR="000711C6">
              <w:rPr>
                <w:noProof/>
                <w:webHidden/>
              </w:rPr>
              <w:tab/>
            </w:r>
            <w:r w:rsidR="000711C6">
              <w:rPr>
                <w:noProof/>
                <w:webHidden/>
              </w:rPr>
              <w:fldChar w:fldCharType="begin"/>
            </w:r>
            <w:r w:rsidR="000711C6">
              <w:rPr>
                <w:noProof/>
                <w:webHidden/>
              </w:rPr>
              <w:instrText xml:space="preserve"> PAGEREF _Toc528253181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32387DE" w14:textId="354D6FAF" w:rsidR="000711C6" w:rsidRDefault="00344C1D">
          <w:pPr>
            <w:pStyle w:val="TOC2"/>
            <w:tabs>
              <w:tab w:val="right" w:leader="dot" w:pos="9016"/>
            </w:tabs>
            <w:rPr>
              <w:noProof/>
            </w:rPr>
          </w:pPr>
          <w:hyperlink w:anchor="_Toc528253182" w:history="1">
            <w:r w:rsidR="000711C6" w:rsidRPr="00141076">
              <w:rPr>
                <w:rStyle w:val="Hyperlink"/>
                <w:noProof/>
                <w:lang w:eastAsia="en-US"/>
              </w:rPr>
              <w:t>3.1 System actors</w:t>
            </w:r>
            <w:r w:rsidR="000711C6">
              <w:rPr>
                <w:noProof/>
                <w:webHidden/>
              </w:rPr>
              <w:tab/>
            </w:r>
            <w:r w:rsidR="000711C6">
              <w:rPr>
                <w:noProof/>
                <w:webHidden/>
              </w:rPr>
              <w:fldChar w:fldCharType="begin"/>
            </w:r>
            <w:r w:rsidR="000711C6">
              <w:rPr>
                <w:noProof/>
                <w:webHidden/>
              </w:rPr>
              <w:instrText xml:space="preserve"> PAGEREF _Toc528253182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52001DA" w14:textId="0F83ED63" w:rsidR="000711C6" w:rsidRDefault="00344C1D">
          <w:pPr>
            <w:pStyle w:val="TOC2"/>
            <w:tabs>
              <w:tab w:val="right" w:leader="dot" w:pos="9016"/>
            </w:tabs>
            <w:rPr>
              <w:noProof/>
            </w:rPr>
          </w:pPr>
          <w:hyperlink w:anchor="_Toc528253183" w:history="1">
            <w:r w:rsidR="000711C6" w:rsidRPr="00141076">
              <w:rPr>
                <w:rStyle w:val="Hyperlink"/>
                <w:noProof/>
                <w:lang w:eastAsia="en-US"/>
              </w:rPr>
              <w:t>3.2 General Use Case Analysis</w:t>
            </w:r>
            <w:r w:rsidR="000711C6">
              <w:rPr>
                <w:noProof/>
                <w:webHidden/>
              </w:rPr>
              <w:tab/>
            </w:r>
            <w:r w:rsidR="000711C6">
              <w:rPr>
                <w:noProof/>
                <w:webHidden/>
              </w:rPr>
              <w:fldChar w:fldCharType="begin"/>
            </w:r>
            <w:r w:rsidR="000711C6">
              <w:rPr>
                <w:noProof/>
                <w:webHidden/>
              </w:rPr>
              <w:instrText xml:space="preserve"> PAGEREF _Toc528253183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57F3D67F" w14:textId="15971272" w:rsidR="000711C6" w:rsidRDefault="00344C1D">
          <w:pPr>
            <w:pStyle w:val="TOC3"/>
            <w:tabs>
              <w:tab w:val="right" w:leader="dot" w:pos="9016"/>
            </w:tabs>
            <w:rPr>
              <w:noProof/>
            </w:rPr>
          </w:pPr>
          <w:hyperlink w:anchor="_Toc528253184" w:history="1">
            <w:r w:rsidR="000711C6" w:rsidRPr="00141076">
              <w:rPr>
                <w:rStyle w:val="Hyperlink"/>
                <w:noProof/>
                <w:lang w:eastAsia="en-US"/>
              </w:rPr>
              <w:t>2.1.3 Define workflow</w:t>
            </w:r>
            <w:r w:rsidR="000711C6">
              <w:rPr>
                <w:noProof/>
                <w:webHidden/>
              </w:rPr>
              <w:tab/>
            </w:r>
            <w:r w:rsidR="000711C6">
              <w:rPr>
                <w:noProof/>
                <w:webHidden/>
              </w:rPr>
              <w:fldChar w:fldCharType="begin"/>
            </w:r>
            <w:r w:rsidR="000711C6">
              <w:rPr>
                <w:noProof/>
                <w:webHidden/>
              </w:rPr>
              <w:instrText xml:space="preserve"> PAGEREF _Toc528253184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407898DC" w14:textId="2D7A0501" w:rsidR="000711C6" w:rsidRDefault="00344C1D">
          <w:pPr>
            <w:pStyle w:val="TOC3"/>
            <w:tabs>
              <w:tab w:val="right" w:leader="dot" w:pos="9016"/>
            </w:tabs>
            <w:rPr>
              <w:noProof/>
            </w:rPr>
          </w:pPr>
          <w:hyperlink w:anchor="_Toc528253185" w:history="1">
            <w:r w:rsidR="000711C6" w:rsidRPr="00141076">
              <w:rPr>
                <w:rStyle w:val="Hyperlink"/>
                <w:noProof/>
                <w:lang w:eastAsia="en-US"/>
              </w:rPr>
              <w:t>2.2.3 Run workflow + monitor resources</w:t>
            </w:r>
            <w:r w:rsidR="000711C6">
              <w:rPr>
                <w:noProof/>
                <w:webHidden/>
              </w:rPr>
              <w:tab/>
            </w:r>
            <w:r w:rsidR="000711C6">
              <w:rPr>
                <w:noProof/>
                <w:webHidden/>
              </w:rPr>
              <w:fldChar w:fldCharType="begin"/>
            </w:r>
            <w:r w:rsidR="000711C6">
              <w:rPr>
                <w:noProof/>
                <w:webHidden/>
              </w:rPr>
              <w:instrText xml:space="preserve"> PAGEREF _Toc528253185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6D8CF7C7" w14:textId="08743DD4" w:rsidR="000711C6" w:rsidRDefault="00344C1D">
          <w:pPr>
            <w:pStyle w:val="TOC3"/>
            <w:tabs>
              <w:tab w:val="right" w:leader="dot" w:pos="9016"/>
            </w:tabs>
            <w:rPr>
              <w:noProof/>
            </w:rPr>
          </w:pPr>
          <w:hyperlink w:anchor="_Toc528253186" w:history="1">
            <w:r w:rsidR="000711C6" w:rsidRPr="00141076">
              <w:rPr>
                <w:rStyle w:val="Hyperlink"/>
                <w:noProof/>
                <w:lang w:eastAsia="en-US"/>
              </w:rPr>
              <w:t>2.3.3 Output + visualise results</w:t>
            </w:r>
            <w:r w:rsidR="000711C6">
              <w:rPr>
                <w:noProof/>
                <w:webHidden/>
              </w:rPr>
              <w:tab/>
            </w:r>
            <w:r w:rsidR="000711C6">
              <w:rPr>
                <w:noProof/>
                <w:webHidden/>
              </w:rPr>
              <w:fldChar w:fldCharType="begin"/>
            </w:r>
            <w:r w:rsidR="000711C6">
              <w:rPr>
                <w:noProof/>
                <w:webHidden/>
              </w:rPr>
              <w:instrText xml:space="preserve"> PAGEREF _Toc528253186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540A6E8D" w14:textId="6BD03F73" w:rsidR="000711C6" w:rsidRDefault="00344C1D">
          <w:pPr>
            <w:pStyle w:val="TOC3"/>
            <w:tabs>
              <w:tab w:val="right" w:leader="dot" w:pos="9016"/>
            </w:tabs>
            <w:rPr>
              <w:noProof/>
            </w:rPr>
          </w:pPr>
          <w:hyperlink w:anchor="_Toc528253187" w:history="1">
            <w:r w:rsidR="000711C6" w:rsidRPr="00141076">
              <w:rPr>
                <w:rStyle w:val="Hyperlink"/>
                <w:noProof/>
                <w:lang w:eastAsia="en-US"/>
              </w:rPr>
              <w:t>2.4.3 Manage design strategies</w:t>
            </w:r>
            <w:r w:rsidR="000711C6">
              <w:rPr>
                <w:noProof/>
                <w:webHidden/>
              </w:rPr>
              <w:tab/>
            </w:r>
            <w:r w:rsidR="000711C6">
              <w:rPr>
                <w:noProof/>
                <w:webHidden/>
              </w:rPr>
              <w:fldChar w:fldCharType="begin"/>
            </w:r>
            <w:r w:rsidR="000711C6">
              <w:rPr>
                <w:noProof/>
                <w:webHidden/>
              </w:rPr>
              <w:instrText xml:space="preserve"> PAGEREF _Toc528253187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2F3FE85F" w14:textId="4133C15D" w:rsidR="000711C6" w:rsidRDefault="00344C1D">
          <w:pPr>
            <w:pStyle w:val="TOC3"/>
            <w:tabs>
              <w:tab w:val="right" w:leader="dot" w:pos="9016"/>
            </w:tabs>
            <w:rPr>
              <w:noProof/>
            </w:rPr>
          </w:pPr>
          <w:hyperlink w:anchor="_Toc528253188" w:history="1">
            <w:r w:rsidR="000711C6" w:rsidRPr="00141076">
              <w:rPr>
                <w:rStyle w:val="Hyperlink"/>
                <w:noProof/>
              </w:rPr>
              <w:t>2.5.3 Proposed System A</w:t>
            </w:r>
            <w:r w:rsidR="000711C6" w:rsidRPr="00141076">
              <w:rPr>
                <w:rStyle w:val="Hyperlink"/>
                <w:noProof/>
                <w:shd w:val="clear" w:color="auto" w:fill="FFFFFF"/>
              </w:rPr>
              <w:t>rchitecture</w:t>
            </w:r>
            <w:r w:rsidR="000711C6">
              <w:rPr>
                <w:noProof/>
                <w:webHidden/>
              </w:rPr>
              <w:tab/>
            </w:r>
            <w:r w:rsidR="000711C6">
              <w:rPr>
                <w:noProof/>
                <w:webHidden/>
              </w:rPr>
              <w:fldChar w:fldCharType="begin"/>
            </w:r>
            <w:r w:rsidR="000711C6">
              <w:rPr>
                <w:noProof/>
                <w:webHidden/>
              </w:rPr>
              <w:instrText xml:space="preserve"> PAGEREF _Toc528253188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41C2537D" w14:textId="415FA6F5" w:rsidR="000711C6" w:rsidRDefault="00344C1D">
          <w:pPr>
            <w:pStyle w:val="TOC2"/>
            <w:tabs>
              <w:tab w:val="right" w:leader="dot" w:pos="9016"/>
            </w:tabs>
            <w:rPr>
              <w:noProof/>
            </w:rPr>
          </w:pPr>
          <w:hyperlink w:anchor="_Toc528253189" w:history="1">
            <w:r w:rsidR="000711C6" w:rsidRPr="00141076">
              <w:rPr>
                <w:rStyle w:val="Hyperlink"/>
                <w:noProof/>
              </w:rPr>
              <w:t>3.3 Sequence Diagrams for General use cases</w:t>
            </w:r>
            <w:r w:rsidR="000711C6">
              <w:rPr>
                <w:noProof/>
                <w:webHidden/>
              </w:rPr>
              <w:tab/>
            </w:r>
            <w:r w:rsidR="000711C6">
              <w:rPr>
                <w:noProof/>
                <w:webHidden/>
              </w:rPr>
              <w:fldChar w:fldCharType="begin"/>
            </w:r>
            <w:r w:rsidR="000711C6">
              <w:rPr>
                <w:noProof/>
                <w:webHidden/>
              </w:rPr>
              <w:instrText xml:space="preserve"> PAGEREF _Toc528253189 \h </w:instrText>
            </w:r>
            <w:r w:rsidR="000711C6">
              <w:rPr>
                <w:noProof/>
                <w:webHidden/>
              </w:rPr>
            </w:r>
            <w:r w:rsidR="000711C6">
              <w:rPr>
                <w:noProof/>
                <w:webHidden/>
              </w:rPr>
              <w:fldChar w:fldCharType="separate"/>
            </w:r>
            <w:r w:rsidR="000711C6">
              <w:rPr>
                <w:noProof/>
                <w:webHidden/>
              </w:rPr>
              <w:t>25</w:t>
            </w:r>
            <w:r w:rsidR="000711C6">
              <w:rPr>
                <w:noProof/>
                <w:webHidden/>
              </w:rPr>
              <w:fldChar w:fldCharType="end"/>
            </w:r>
          </w:hyperlink>
        </w:p>
        <w:p w14:paraId="5709A71E" w14:textId="01108DFF" w:rsidR="000711C6" w:rsidRDefault="00344C1D">
          <w:pPr>
            <w:pStyle w:val="TOC2"/>
            <w:tabs>
              <w:tab w:val="right" w:leader="dot" w:pos="9016"/>
            </w:tabs>
            <w:rPr>
              <w:noProof/>
            </w:rPr>
          </w:pPr>
          <w:hyperlink w:anchor="_Toc528253190" w:history="1">
            <w:r w:rsidR="000711C6" w:rsidRPr="00141076">
              <w:rPr>
                <w:rStyle w:val="Hyperlink"/>
                <w:noProof/>
              </w:rPr>
              <w:t>3.4 Design methodology</w:t>
            </w:r>
            <w:r w:rsidR="000711C6">
              <w:rPr>
                <w:noProof/>
                <w:webHidden/>
              </w:rPr>
              <w:tab/>
            </w:r>
            <w:r w:rsidR="000711C6">
              <w:rPr>
                <w:noProof/>
                <w:webHidden/>
              </w:rPr>
              <w:fldChar w:fldCharType="begin"/>
            </w:r>
            <w:r w:rsidR="000711C6">
              <w:rPr>
                <w:noProof/>
                <w:webHidden/>
              </w:rPr>
              <w:instrText xml:space="preserve"> PAGEREF _Toc528253190 \h </w:instrText>
            </w:r>
            <w:r w:rsidR="000711C6">
              <w:rPr>
                <w:noProof/>
                <w:webHidden/>
              </w:rPr>
            </w:r>
            <w:r w:rsidR="000711C6">
              <w:rPr>
                <w:noProof/>
                <w:webHidden/>
              </w:rPr>
              <w:fldChar w:fldCharType="separate"/>
            </w:r>
            <w:r w:rsidR="000711C6">
              <w:rPr>
                <w:noProof/>
                <w:webHidden/>
              </w:rPr>
              <w:t>27</w:t>
            </w:r>
            <w:r w:rsidR="000711C6">
              <w:rPr>
                <w:noProof/>
                <w:webHidden/>
              </w:rPr>
              <w:fldChar w:fldCharType="end"/>
            </w:r>
          </w:hyperlink>
        </w:p>
        <w:p w14:paraId="285D1965" w14:textId="45131E5C" w:rsidR="000711C6" w:rsidRDefault="00344C1D">
          <w:pPr>
            <w:pStyle w:val="TOC1"/>
            <w:tabs>
              <w:tab w:val="right" w:leader="dot" w:pos="9016"/>
            </w:tabs>
            <w:rPr>
              <w:noProof/>
            </w:rPr>
          </w:pPr>
          <w:hyperlink w:anchor="_Toc528253191" w:history="1">
            <w:r w:rsidR="000711C6" w:rsidRPr="00141076">
              <w:rPr>
                <w:rStyle w:val="Hyperlink"/>
                <w:noProof/>
              </w:rPr>
              <w:t>Chapter 4 Implementation</w:t>
            </w:r>
            <w:r w:rsidR="000711C6">
              <w:rPr>
                <w:noProof/>
                <w:webHidden/>
              </w:rPr>
              <w:tab/>
            </w:r>
            <w:r w:rsidR="000711C6">
              <w:rPr>
                <w:noProof/>
                <w:webHidden/>
              </w:rPr>
              <w:fldChar w:fldCharType="begin"/>
            </w:r>
            <w:r w:rsidR="000711C6">
              <w:rPr>
                <w:noProof/>
                <w:webHidden/>
              </w:rPr>
              <w:instrText xml:space="preserve"> PAGEREF _Toc528253191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16A3F5F6" w14:textId="30ACC890" w:rsidR="000711C6" w:rsidRDefault="00344C1D">
          <w:pPr>
            <w:pStyle w:val="TOC2"/>
            <w:tabs>
              <w:tab w:val="right" w:leader="dot" w:pos="9016"/>
            </w:tabs>
            <w:rPr>
              <w:noProof/>
            </w:rPr>
          </w:pPr>
          <w:hyperlink w:anchor="_Toc528253192" w:history="1">
            <w:r w:rsidR="000711C6" w:rsidRPr="00141076">
              <w:rPr>
                <w:rStyle w:val="Hyperlink"/>
                <w:noProof/>
              </w:rPr>
              <w:t>4.1 Development iterations</w:t>
            </w:r>
            <w:r w:rsidR="000711C6">
              <w:rPr>
                <w:noProof/>
                <w:webHidden/>
              </w:rPr>
              <w:tab/>
            </w:r>
            <w:r w:rsidR="000711C6">
              <w:rPr>
                <w:noProof/>
                <w:webHidden/>
              </w:rPr>
              <w:fldChar w:fldCharType="begin"/>
            </w:r>
            <w:r w:rsidR="000711C6">
              <w:rPr>
                <w:noProof/>
                <w:webHidden/>
              </w:rPr>
              <w:instrText xml:space="preserve"> PAGEREF _Toc528253192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2B1F8FAC" w14:textId="14C776AB" w:rsidR="000711C6" w:rsidRDefault="00344C1D">
          <w:pPr>
            <w:pStyle w:val="TOC2"/>
            <w:tabs>
              <w:tab w:val="right" w:leader="dot" w:pos="9016"/>
            </w:tabs>
            <w:rPr>
              <w:noProof/>
            </w:rPr>
          </w:pPr>
          <w:hyperlink w:anchor="_Toc528253193" w:history="1">
            <w:r w:rsidR="000711C6" w:rsidRPr="00141076">
              <w:rPr>
                <w:rStyle w:val="Hyperlink"/>
                <w:noProof/>
              </w:rPr>
              <w:t>4.2 Environment</w:t>
            </w:r>
            <w:r w:rsidR="000711C6">
              <w:rPr>
                <w:noProof/>
                <w:webHidden/>
              </w:rPr>
              <w:tab/>
            </w:r>
            <w:r w:rsidR="000711C6">
              <w:rPr>
                <w:noProof/>
                <w:webHidden/>
              </w:rPr>
              <w:fldChar w:fldCharType="begin"/>
            </w:r>
            <w:r w:rsidR="000711C6">
              <w:rPr>
                <w:noProof/>
                <w:webHidden/>
              </w:rPr>
              <w:instrText xml:space="preserve"> PAGEREF _Toc528253193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74D780E3" w14:textId="55C4BD12" w:rsidR="000711C6" w:rsidRDefault="00344C1D">
          <w:pPr>
            <w:pStyle w:val="TOC2"/>
            <w:tabs>
              <w:tab w:val="right" w:leader="dot" w:pos="9016"/>
            </w:tabs>
            <w:rPr>
              <w:noProof/>
            </w:rPr>
          </w:pPr>
          <w:hyperlink w:anchor="_Toc528253194" w:history="1">
            <w:r w:rsidR="000711C6" w:rsidRPr="00141076">
              <w:rPr>
                <w:rStyle w:val="Hyperlink"/>
                <w:noProof/>
              </w:rPr>
              <w:t>4.3 Architecture</w:t>
            </w:r>
            <w:r w:rsidR="000711C6">
              <w:rPr>
                <w:noProof/>
                <w:webHidden/>
              </w:rPr>
              <w:tab/>
            </w:r>
            <w:r w:rsidR="000711C6">
              <w:rPr>
                <w:noProof/>
                <w:webHidden/>
              </w:rPr>
              <w:fldChar w:fldCharType="begin"/>
            </w:r>
            <w:r w:rsidR="000711C6">
              <w:rPr>
                <w:noProof/>
                <w:webHidden/>
              </w:rPr>
              <w:instrText xml:space="preserve"> PAGEREF _Toc528253194 \h </w:instrText>
            </w:r>
            <w:r w:rsidR="000711C6">
              <w:rPr>
                <w:noProof/>
                <w:webHidden/>
              </w:rPr>
            </w:r>
            <w:r w:rsidR="000711C6">
              <w:rPr>
                <w:noProof/>
                <w:webHidden/>
              </w:rPr>
              <w:fldChar w:fldCharType="separate"/>
            </w:r>
            <w:r w:rsidR="000711C6">
              <w:rPr>
                <w:noProof/>
                <w:webHidden/>
              </w:rPr>
              <w:t>29</w:t>
            </w:r>
            <w:r w:rsidR="000711C6">
              <w:rPr>
                <w:noProof/>
                <w:webHidden/>
              </w:rPr>
              <w:fldChar w:fldCharType="end"/>
            </w:r>
          </w:hyperlink>
        </w:p>
        <w:p w14:paraId="0A7888A4" w14:textId="3A483D09" w:rsidR="000711C6" w:rsidRDefault="00344C1D">
          <w:pPr>
            <w:pStyle w:val="TOC2"/>
            <w:tabs>
              <w:tab w:val="right" w:leader="dot" w:pos="9016"/>
            </w:tabs>
            <w:rPr>
              <w:noProof/>
            </w:rPr>
          </w:pPr>
          <w:hyperlink w:anchor="_Toc528253195" w:history="1">
            <w:r w:rsidR="000711C6" w:rsidRPr="00141076">
              <w:rPr>
                <w:rStyle w:val="Hyperlink"/>
                <w:noProof/>
              </w:rPr>
              <w:t>4.4 Packages</w:t>
            </w:r>
            <w:r w:rsidR="000711C6">
              <w:rPr>
                <w:noProof/>
                <w:webHidden/>
              </w:rPr>
              <w:tab/>
            </w:r>
            <w:r w:rsidR="000711C6">
              <w:rPr>
                <w:noProof/>
                <w:webHidden/>
              </w:rPr>
              <w:fldChar w:fldCharType="begin"/>
            </w:r>
            <w:r w:rsidR="000711C6">
              <w:rPr>
                <w:noProof/>
                <w:webHidden/>
              </w:rPr>
              <w:instrText xml:space="preserve"> PAGEREF _Toc528253195 \h </w:instrText>
            </w:r>
            <w:r w:rsidR="000711C6">
              <w:rPr>
                <w:noProof/>
                <w:webHidden/>
              </w:rPr>
            </w:r>
            <w:r w:rsidR="000711C6">
              <w:rPr>
                <w:noProof/>
                <w:webHidden/>
              </w:rPr>
              <w:fldChar w:fldCharType="separate"/>
            </w:r>
            <w:r w:rsidR="000711C6">
              <w:rPr>
                <w:noProof/>
                <w:webHidden/>
              </w:rPr>
              <w:t>30</w:t>
            </w:r>
            <w:r w:rsidR="000711C6">
              <w:rPr>
                <w:noProof/>
                <w:webHidden/>
              </w:rPr>
              <w:fldChar w:fldCharType="end"/>
            </w:r>
          </w:hyperlink>
        </w:p>
        <w:p w14:paraId="4D1EBEF0" w14:textId="2502974E" w:rsidR="000711C6" w:rsidRDefault="00344C1D">
          <w:pPr>
            <w:pStyle w:val="TOC2"/>
            <w:tabs>
              <w:tab w:val="right" w:leader="dot" w:pos="9016"/>
            </w:tabs>
            <w:rPr>
              <w:noProof/>
            </w:rPr>
          </w:pPr>
          <w:hyperlink w:anchor="_Toc528253196" w:history="1">
            <w:r w:rsidR="000711C6" w:rsidRPr="00141076">
              <w:rPr>
                <w:rStyle w:val="Hyperlink"/>
                <w:noProof/>
              </w:rPr>
              <w:t>4.5 Climate data</w:t>
            </w:r>
            <w:r w:rsidR="000711C6">
              <w:rPr>
                <w:noProof/>
                <w:webHidden/>
              </w:rPr>
              <w:tab/>
            </w:r>
            <w:r w:rsidR="000711C6">
              <w:rPr>
                <w:noProof/>
                <w:webHidden/>
              </w:rPr>
              <w:fldChar w:fldCharType="begin"/>
            </w:r>
            <w:r w:rsidR="000711C6">
              <w:rPr>
                <w:noProof/>
                <w:webHidden/>
              </w:rPr>
              <w:instrText xml:space="preserve"> PAGEREF _Toc528253196 \h </w:instrText>
            </w:r>
            <w:r w:rsidR="000711C6">
              <w:rPr>
                <w:noProof/>
                <w:webHidden/>
              </w:rPr>
            </w:r>
            <w:r w:rsidR="000711C6">
              <w:rPr>
                <w:noProof/>
                <w:webHidden/>
              </w:rPr>
              <w:fldChar w:fldCharType="separate"/>
            </w:r>
            <w:r w:rsidR="000711C6">
              <w:rPr>
                <w:noProof/>
                <w:webHidden/>
              </w:rPr>
              <w:t>32</w:t>
            </w:r>
            <w:r w:rsidR="000711C6">
              <w:rPr>
                <w:noProof/>
                <w:webHidden/>
              </w:rPr>
              <w:fldChar w:fldCharType="end"/>
            </w:r>
          </w:hyperlink>
        </w:p>
        <w:p w14:paraId="2F8FE258" w14:textId="4F43D53E" w:rsidR="000711C6" w:rsidRDefault="00344C1D">
          <w:pPr>
            <w:pStyle w:val="TOC2"/>
            <w:tabs>
              <w:tab w:val="right" w:leader="dot" w:pos="9016"/>
            </w:tabs>
            <w:rPr>
              <w:noProof/>
            </w:rPr>
          </w:pPr>
          <w:hyperlink w:anchor="_Toc528253197" w:history="1">
            <w:r w:rsidR="000711C6" w:rsidRPr="00141076">
              <w:rPr>
                <w:rStyle w:val="Hyperlink"/>
                <w:noProof/>
              </w:rPr>
              <w:t>4.6 Workflow management system</w:t>
            </w:r>
            <w:r w:rsidR="000711C6">
              <w:rPr>
                <w:noProof/>
                <w:webHidden/>
              </w:rPr>
              <w:tab/>
            </w:r>
            <w:r w:rsidR="000711C6">
              <w:rPr>
                <w:noProof/>
                <w:webHidden/>
              </w:rPr>
              <w:fldChar w:fldCharType="begin"/>
            </w:r>
            <w:r w:rsidR="000711C6">
              <w:rPr>
                <w:noProof/>
                <w:webHidden/>
              </w:rPr>
              <w:instrText xml:space="preserve"> PAGEREF _Toc528253197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3DEB05B0" w14:textId="48E687A6" w:rsidR="000711C6" w:rsidRDefault="00344C1D">
          <w:pPr>
            <w:pStyle w:val="TOC3"/>
            <w:tabs>
              <w:tab w:val="right" w:leader="dot" w:pos="9016"/>
            </w:tabs>
            <w:rPr>
              <w:noProof/>
            </w:rPr>
          </w:pPr>
          <w:hyperlink w:anchor="_Toc528253198" w:history="1">
            <w:r w:rsidR="000711C6" w:rsidRPr="00141076">
              <w:rPr>
                <w:rStyle w:val="Hyperlink"/>
                <w:noProof/>
              </w:rPr>
              <w:t>6.1.4 Workflowbuilder and Coordination package class diagrams</w:t>
            </w:r>
            <w:r w:rsidR="000711C6">
              <w:rPr>
                <w:noProof/>
                <w:webHidden/>
              </w:rPr>
              <w:tab/>
            </w:r>
            <w:r w:rsidR="000711C6">
              <w:rPr>
                <w:noProof/>
                <w:webHidden/>
              </w:rPr>
              <w:fldChar w:fldCharType="begin"/>
            </w:r>
            <w:r w:rsidR="000711C6">
              <w:rPr>
                <w:noProof/>
                <w:webHidden/>
              </w:rPr>
              <w:instrText xml:space="preserve"> PAGEREF _Toc528253198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7C4601DB" w14:textId="1AC50A5E" w:rsidR="000711C6" w:rsidRDefault="00344C1D">
          <w:pPr>
            <w:pStyle w:val="TOC3"/>
            <w:tabs>
              <w:tab w:val="right" w:leader="dot" w:pos="9016"/>
            </w:tabs>
            <w:rPr>
              <w:noProof/>
            </w:rPr>
          </w:pPr>
          <w:hyperlink w:anchor="_Toc528253199" w:history="1">
            <w:r w:rsidR="000711C6" w:rsidRPr="00141076">
              <w:rPr>
                <w:rStyle w:val="Hyperlink"/>
                <w:noProof/>
              </w:rPr>
              <w:t>6.2.4 Workflow creation</w:t>
            </w:r>
            <w:r w:rsidR="000711C6">
              <w:rPr>
                <w:noProof/>
                <w:webHidden/>
              </w:rPr>
              <w:tab/>
            </w:r>
            <w:r w:rsidR="000711C6">
              <w:rPr>
                <w:noProof/>
                <w:webHidden/>
              </w:rPr>
              <w:fldChar w:fldCharType="begin"/>
            </w:r>
            <w:r w:rsidR="000711C6">
              <w:rPr>
                <w:noProof/>
                <w:webHidden/>
              </w:rPr>
              <w:instrText xml:space="preserve"> PAGEREF _Toc528253199 \h </w:instrText>
            </w:r>
            <w:r w:rsidR="000711C6">
              <w:rPr>
                <w:noProof/>
                <w:webHidden/>
              </w:rPr>
            </w:r>
            <w:r w:rsidR="000711C6">
              <w:rPr>
                <w:noProof/>
                <w:webHidden/>
              </w:rPr>
              <w:fldChar w:fldCharType="separate"/>
            </w:r>
            <w:r w:rsidR="000711C6">
              <w:rPr>
                <w:noProof/>
                <w:webHidden/>
              </w:rPr>
              <w:t>34</w:t>
            </w:r>
            <w:r w:rsidR="000711C6">
              <w:rPr>
                <w:noProof/>
                <w:webHidden/>
              </w:rPr>
              <w:fldChar w:fldCharType="end"/>
            </w:r>
          </w:hyperlink>
        </w:p>
        <w:p w14:paraId="24C2355B" w14:textId="61C70676" w:rsidR="000711C6" w:rsidRDefault="00344C1D">
          <w:pPr>
            <w:pStyle w:val="TOC3"/>
            <w:tabs>
              <w:tab w:val="right" w:leader="dot" w:pos="9016"/>
            </w:tabs>
            <w:rPr>
              <w:noProof/>
            </w:rPr>
          </w:pPr>
          <w:hyperlink w:anchor="_Toc528253200" w:history="1">
            <w:r w:rsidR="000711C6" w:rsidRPr="00141076">
              <w:rPr>
                <w:rStyle w:val="Hyperlink"/>
                <w:noProof/>
              </w:rPr>
              <w:t>6.3.4 Monitoring resources and workflows</w:t>
            </w:r>
            <w:r w:rsidR="000711C6">
              <w:rPr>
                <w:noProof/>
                <w:webHidden/>
              </w:rPr>
              <w:tab/>
            </w:r>
            <w:r w:rsidR="000711C6">
              <w:rPr>
                <w:noProof/>
                <w:webHidden/>
              </w:rPr>
              <w:fldChar w:fldCharType="begin"/>
            </w:r>
            <w:r w:rsidR="000711C6">
              <w:rPr>
                <w:noProof/>
                <w:webHidden/>
              </w:rPr>
              <w:instrText xml:space="preserve"> PAGEREF _Toc528253200 \h </w:instrText>
            </w:r>
            <w:r w:rsidR="000711C6">
              <w:rPr>
                <w:noProof/>
                <w:webHidden/>
              </w:rPr>
            </w:r>
            <w:r w:rsidR="000711C6">
              <w:rPr>
                <w:noProof/>
                <w:webHidden/>
              </w:rPr>
              <w:fldChar w:fldCharType="separate"/>
            </w:r>
            <w:r w:rsidR="000711C6">
              <w:rPr>
                <w:noProof/>
                <w:webHidden/>
              </w:rPr>
              <w:t>36</w:t>
            </w:r>
            <w:r w:rsidR="000711C6">
              <w:rPr>
                <w:noProof/>
                <w:webHidden/>
              </w:rPr>
              <w:fldChar w:fldCharType="end"/>
            </w:r>
          </w:hyperlink>
        </w:p>
        <w:p w14:paraId="4985B535" w14:textId="2E9CCE67" w:rsidR="000711C6" w:rsidRDefault="00344C1D">
          <w:pPr>
            <w:pStyle w:val="TOC3"/>
            <w:tabs>
              <w:tab w:val="right" w:leader="dot" w:pos="9016"/>
            </w:tabs>
            <w:rPr>
              <w:noProof/>
            </w:rPr>
          </w:pPr>
          <w:hyperlink w:anchor="_Toc528253201" w:history="1">
            <w:r w:rsidR="000711C6" w:rsidRPr="00141076">
              <w:rPr>
                <w:rStyle w:val="Hyperlink"/>
                <w:noProof/>
              </w:rPr>
              <w:t>6.4.4 Running a workflow</w:t>
            </w:r>
            <w:r w:rsidR="000711C6">
              <w:rPr>
                <w:noProof/>
                <w:webHidden/>
              </w:rPr>
              <w:tab/>
            </w:r>
            <w:r w:rsidR="000711C6">
              <w:rPr>
                <w:noProof/>
                <w:webHidden/>
              </w:rPr>
              <w:fldChar w:fldCharType="begin"/>
            </w:r>
            <w:r w:rsidR="000711C6">
              <w:rPr>
                <w:noProof/>
                <w:webHidden/>
              </w:rPr>
              <w:instrText xml:space="preserve"> PAGEREF _Toc528253201 \h </w:instrText>
            </w:r>
            <w:r w:rsidR="000711C6">
              <w:rPr>
                <w:noProof/>
                <w:webHidden/>
              </w:rPr>
            </w:r>
            <w:r w:rsidR="000711C6">
              <w:rPr>
                <w:noProof/>
                <w:webHidden/>
              </w:rPr>
              <w:fldChar w:fldCharType="separate"/>
            </w:r>
            <w:r w:rsidR="000711C6">
              <w:rPr>
                <w:noProof/>
                <w:webHidden/>
              </w:rPr>
              <w:t>37</w:t>
            </w:r>
            <w:r w:rsidR="000711C6">
              <w:rPr>
                <w:noProof/>
                <w:webHidden/>
              </w:rPr>
              <w:fldChar w:fldCharType="end"/>
            </w:r>
          </w:hyperlink>
        </w:p>
        <w:p w14:paraId="2985813B" w14:textId="2D9CCE46" w:rsidR="000711C6" w:rsidRDefault="00344C1D">
          <w:pPr>
            <w:pStyle w:val="TOC3"/>
            <w:tabs>
              <w:tab w:val="right" w:leader="dot" w:pos="9016"/>
            </w:tabs>
            <w:rPr>
              <w:noProof/>
            </w:rPr>
          </w:pPr>
          <w:hyperlink w:anchor="_Toc528253202" w:history="1">
            <w:r w:rsidR="000711C6" w:rsidRPr="00141076">
              <w:rPr>
                <w:rStyle w:val="Hyperlink"/>
                <w:noProof/>
              </w:rPr>
              <w:t>6.5.4 Management of design strategies</w:t>
            </w:r>
            <w:r w:rsidR="000711C6">
              <w:rPr>
                <w:noProof/>
                <w:webHidden/>
              </w:rPr>
              <w:tab/>
            </w:r>
            <w:r w:rsidR="000711C6">
              <w:rPr>
                <w:noProof/>
                <w:webHidden/>
              </w:rPr>
              <w:fldChar w:fldCharType="begin"/>
            </w:r>
            <w:r w:rsidR="000711C6">
              <w:rPr>
                <w:noProof/>
                <w:webHidden/>
              </w:rPr>
              <w:instrText xml:space="preserve"> PAGEREF _Toc528253202 \h </w:instrText>
            </w:r>
            <w:r w:rsidR="000711C6">
              <w:rPr>
                <w:noProof/>
                <w:webHidden/>
              </w:rPr>
            </w:r>
            <w:r w:rsidR="000711C6">
              <w:rPr>
                <w:noProof/>
                <w:webHidden/>
              </w:rPr>
              <w:fldChar w:fldCharType="separate"/>
            </w:r>
            <w:r w:rsidR="000711C6">
              <w:rPr>
                <w:noProof/>
                <w:webHidden/>
              </w:rPr>
              <w:t>39</w:t>
            </w:r>
            <w:r w:rsidR="000711C6">
              <w:rPr>
                <w:noProof/>
                <w:webHidden/>
              </w:rPr>
              <w:fldChar w:fldCharType="end"/>
            </w:r>
          </w:hyperlink>
        </w:p>
        <w:p w14:paraId="01BB7926" w14:textId="2054D258" w:rsidR="000711C6" w:rsidRDefault="00344C1D">
          <w:pPr>
            <w:pStyle w:val="TOC2"/>
            <w:tabs>
              <w:tab w:val="right" w:leader="dot" w:pos="9016"/>
            </w:tabs>
            <w:rPr>
              <w:noProof/>
            </w:rPr>
          </w:pPr>
          <w:hyperlink w:anchor="_Toc528253203" w:history="1">
            <w:r w:rsidR="000711C6" w:rsidRPr="00141076">
              <w:rPr>
                <w:rStyle w:val="Hyperlink"/>
                <w:noProof/>
              </w:rPr>
              <w:t>4.7 Analytics</w:t>
            </w:r>
            <w:r w:rsidR="000711C6">
              <w:rPr>
                <w:noProof/>
                <w:webHidden/>
              </w:rPr>
              <w:tab/>
            </w:r>
            <w:r w:rsidR="000711C6">
              <w:rPr>
                <w:noProof/>
                <w:webHidden/>
              </w:rPr>
              <w:fldChar w:fldCharType="begin"/>
            </w:r>
            <w:r w:rsidR="000711C6">
              <w:rPr>
                <w:noProof/>
                <w:webHidden/>
              </w:rPr>
              <w:instrText xml:space="preserve"> PAGEREF _Toc528253203 \h </w:instrText>
            </w:r>
            <w:r w:rsidR="000711C6">
              <w:rPr>
                <w:noProof/>
                <w:webHidden/>
              </w:rPr>
            </w:r>
            <w:r w:rsidR="000711C6">
              <w:rPr>
                <w:noProof/>
                <w:webHidden/>
              </w:rPr>
              <w:fldChar w:fldCharType="separate"/>
            </w:r>
            <w:r w:rsidR="000711C6">
              <w:rPr>
                <w:noProof/>
                <w:webHidden/>
              </w:rPr>
              <w:t>40</w:t>
            </w:r>
            <w:r w:rsidR="000711C6">
              <w:rPr>
                <w:noProof/>
                <w:webHidden/>
              </w:rPr>
              <w:fldChar w:fldCharType="end"/>
            </w:r>
          </w:hyperlink>
        </w:p>
        <w:p w14:paraId="10234993" w14:textId="62C0C123" w:rsidR="000711C6" w:rsidRDefault="00344C1D">
          <w:pPr>
            <w:pStyle w:val="TOC3"/>
            <w:tabs>
              <w:tab w:val="right" w:leader="dot" w:pos="9016"/>
            </w:tabs>
            <w:rPr>
              <w:noProof/>
            </w:rPr>
          </w:pPr>
          <w:hyperlink w:anchor="_Toc528253204" w:history="1">
            <w:r w:rsidR="000711C6" w:rsidRPr="00141076">
              <w:rPr>
                <w:rStyle w:val="Hyperlink"/>
                <w:noProof/>
              </w:rPr>
              <w:t>7.1.4 Clustering Parameters and Filter Data</w:t>
            </w:r>
            <w:r w:rsidR="000711C6">
              <w:rPr>
                <w:noProof/>
                <w:webHidden/>
              </w:rPr>
              <w:tab/>
            </w:r>
            <w:r w:rsidR="000711C6">
              <w:rPr>
                <w:noProof/>
                <w:webHidden/>
              </w:rPr>
              <w:fldChar w:fldCharType="begin"/>
            </w:r>
            <w:r w:rsidR="000711C6">
              <w:rPr>
                <w:noProof/>
                <w:webHidden/>
              </w:rPr>
              <w:instrText xml:space="preserve"> PAGEREF _Toc528253204 \h </w:instrText>
            </w:r>
            <w:r w:rsidR="000711C6">
              <w:rPr>
                <w:noProof/>
                <w:webHidden/>
              </w:rPr>
            </w:r>
            <w:r w:rsidR="000711C6">
              <w:rPr>
                <w:noProof/>
                <w:webHidden/>
              </w:rPr>
              <w:fldChar w:fldCharType="separate"/>
            </w:r>
            <w:r w:rsidR="000711C6">
              <w:rPr>
                <w:noProof/>
                <w:webHidden/>
              </w:rPr>
              <w:t>42</w:t>
            </w:r>
            <w:r w:rsidR="000711C6">
              <w:rPr>
                <w:noProof/>
                <w:webHidden/>
              </w:rPr>
              <w:fldChar w:fldCharType="end"/>
            </w:r>
          </w:hyperlink>
        </w:p>
        <w:p w14:paraId="34CA4AAC" w14:textId="4BFF5BBF" w:rsidR="000711C6" w:rsidRDefault="00344C1D">
          <w:pPr>
            <w:pStyle w:val="TOC3"/>
            <w:tabs>
              <w:tab w:val="right" w:leader="dot" w:pos="9016"/>
            </w:tabs>
            <w:rPr>
              <w:noProof/>
            </w:rPr>
          </w:pPr>
          <w:hyperlink w:anchor="_Toc528253205" w:history="1">
            <w:r w:rsidR="000711C6" w:rsidRPr="00141076">
              <w:rPr>
                <w:rStyle w:val="Hyperlink"/>
                <w:noProof/>
              </w:rPr>
              <w:t>7.2.4 Clustering Performance Indices</w:t>
            </w:r>
            <w:r w:rsidR="000711C6">
              <w:rPr>
                <w:noProof/>
                <w:webHidden/>
              </w:rPr>
              <w:tab/>
            </w:r>
            <w:r w:rsidR="000711C6">
              <w:rPr>
                <w:noProof/>
                <w:webHidden/>
              </w:rPr>
              <w:fldChar w:fldCharType="begin"/>
            </w:r>
            <w:r w:rsidR="000711C6">
              <w:rPr>
                <w:noProof/>
                <w:webHidden/>
              </w:rPr>
              <w:instrText xml:space="preserve"> PAGEREF _Toc528253205 \h </w:instrText>
            </w:r>
            <w:r w:rsidR="000711C6">
              <w:rPr>
                <w:noProof/>
                <w:webHidden/>
              </w:rPr>
            </w:r>
            <w:r w:rsidR="000711C6">
              <w:rPr>
                <w:noProof/>
                <w:webHidden/>
              </w:rPr>
              <w:fldChar w:fldCharType="separate"/>
            </w:r>
            <w:r w:rsidR="000711C6">
              <w:rPr>
                <w:noProof/>
                <w:webHidden/>
              </w:rPr>
              <w:t>43</w:t>
            </w:r>
            <w:r w:rsidR="000711C6">
              <w:rPr>
                <w:noProof/>
                <w:webHidden/>
              </w:rPr>
              <w:fldChar w:fldCharType="end"/>
            </w:r>
          </w:hyperlink>
        </w:p>
        <w:p w14:paraId="4F9F70CA" w14:textId="5860E8C1" w:rsidR="000711C6" w:rsidRDefault="00344C1D">
          <w:pPr>
            <w:pStyle w:val="TOC3"/>
            <w:tabs>
              <w:tab w:val="right" w:leader="dot" w:pos="9016"/>
            </w:tabs>
            <w:rPr>
              <w:noProof/>
            </w:rPr>
          </w:pPr>
          <w:hyperlink w:anchor="_Toc528253206" w:history="1">
            <w:r w:rsidR="000711C6" w:rsidRPr="00141076">
              <w:rPr>
                <w:rStyle w:val="Hyperlink"/>
                <w:noProof/>
              </w:rPr>
              <w:t>7.3.4 Clustering classification and design strategy assignment</w:t>
            </w:r>
            <w:r w:rsidR="000711C6">
              <w:rPr>
                <w:noProof/>
                <w:webHidden/>
              </w:rPr>
              <w:tab/>
            </w:r>
            <w:r w:rsidR="000711C6">
              <w:rPr>
                <w:noProof/>
                <w:webHidden/>
              </w:rPr>
              <w:fldChar w:fldCharType="begin"/>
            </w:r>
            <w:r w:rsidR="000711C6">
              <w:rPr>
                <w:noProof/>
                <w:webHidden/>
              </w:rPr>
              <w:instrText xml:space="preserve"> PAGEREF _Toc528253206 \h </w:instrText>
            </w:r>
            <w:r w:rsidR="000711C6">
              <w:rPr>
                <w:noProof/>
                <w:webHidden/>
              </w:rPr>
            </w:r>
            <w:r w:rsidR="000711C6">
              <w:rPr>
                <w:noProof/>
                <w:webHidden/>
              </w:rPr>
              <w:fldChar w:fldCharType="separate"/>
            </w:r>
            <w:r w:rsidR="000711C6">
              <w:rPr>
                <w:noProof/>
                <w:webHidden/>
              </w:rPr>
              <w:t>44</w:t>
            </w:r>
            <w:r w:rsidR="000711C6">
              <w:rPr>
                <w:noProof/>
                <w:webHidden/>
              </w:rPr>
              <w:fldChar w:fldCharType="end"/>
            </w:r>
          </w:hyperlink>
        </w:p>
        <w:p w14:paraId="32B6DA16" w14:textId="30C9B7C0" w:rsidR="000711C6" w:rsidRDefault="00344C1D">
          <w:pPr>
            <w:pStyle w:val="TOC3"/>
            <w:tabs>
              <w:tab w:val="right" w:leader="dot" w:pos="9016"/>
            </w:tabs>
            <w:rPr>
              <w:noProof/>
            </w:rPr>
          </w:pPr>
          <w:hyperlink w:anchor="_Toc528253207" w:history="1">
            <w:r w:rsidR="000711C6" w:rsidRPr="00141076">
              <w:rPr>
                <w:rStyle w:val="Hyperlink"/>
                <w:noProof/>
              </w:rPr>
              <w:t>7.4.4 Output of results</w:t>
            </w:r>
            <w:r w:rsidR="000711C6">
              <w:rPr>
                <w:noProof/>
                <w:webHidden/>
              </w:rPr>
              <w:tab/>
            </w:r>
            <w:r w:rsidR="000711C6">
              <w:rPr>
                <w:noProof/>
                <w:webHidden/>
              </w:rPr>
              <w:fldChar w:fldCharType="begin"/>
            </w:r>
            <w:r w:rsidR="000711C6">
              <w:rPr>
                <w:noProof/>
                <w:webHidden/>
              </w:rPr>
              <w:instrText xml:space="preserve"> PAGEREF _Toc528253207 \h </w:instrText>
            </w:r>
            <w:r w:rsidR="000711C6">
              <w:rPr>
                <w:noProof/>
                <w:webHidden/>
              </w:rPr>
            </w:r>
            <w:r w:rsidR="000711C6">
              <w:rPr>
                <w:noProof/>
                <w:webHidden/>
              </w:rPr>
              <w:fldChar w:fldCharType="separate"/>
            </w:r>
            <w:r w:rsidR="000711C6">
              <w:rPr>
                <w:noProof/>
                <w:webHidden/>
              </w:rPr>
              <w:t>45</w:t>
            </w:r>
            <w:r w:rsidR="000711C6">
              <w:rPr>
                <w:noProof/>
                <w:webHidden/>
              </w:rPr>
              <w:fldChar w:fldCharType="end"/>
            </w:r>
          </w:hyperlink>
        </w:p>
        <w:p w14:paraId="2BD95CA1" w14:textId="1DEA9CDF" w:rsidR="000711C6" w:rsidRDefault="00344C1D">
          <w:pPr>
            <w:pStyle w:val="TOC2"/>
            <w:tabs>
              <w:tab w:val="right" w:leader="dot" w:pos="9016"/>
            </w:tabs>
            <w:rPr>
              <w:noProof/>
            </w:rPr>
          </w:pPr>
          <w:hyperlink w:anchor="_Toc528253208" w:history="1">
            <w:r w:rsidR="000711C6" w:rsidRPr="00141076">
              <w:rPr>
                <w:rStyle w:val="Hyperlink"/>
                <w:noProof/>
              </w:rPr>
              <w:t>4.8 Dashboard + visualisation</w:t>
            </w:r>
            <w:r w:rsidR="000711C6">
              <w:rPr>
                <w:noProof/>
                <w:webHidden/>
              </w:rPr>
              <w:tab/>
            </w:r>
            <w:r w:rsidR="000711C6">
              <w:rPr>
                <w:noProof/>
                <w:webHidden/>
              </w:rPr>
              <w:fldChar w:fldCharType="begin"/>
            </w:r>
            <w:r w:rsidR="000711C6">
              <w:rPr>
                <w:noProof/>
                <w:webHidden/>
              </w:rPr>
              <w:instrText xml:space="preserve"> PAGEREF _Toc528253208 \h </w:instrText>
            </w:r>
            <w:r w:rsidR="000711C6">
              <w:rPr>
                <w:noProof/>
                <w:webHidden/>
              </w:rPr>
            </w:r>
            <w:r w:rsidR="000711C6">
              <w:rPr>
                <w:noProof/>
                <w:webHidden/>
              </w:rPr>
              <w:fldChar w:fldCharType="separate"/>
            </w:r>
            <w:r w:rsidR="000711C6">
              <w:rPr>
                <w:noProof/>
                <w:webHidden/>
              </w:rPr>
              <w:t>46</w:t>
            </w:r>
            <w:r w:rsidR="000711C6">
              <w:rPr>
                <w:noProof/>
                <w:webHidden/>
              </w:rPr>
              <w:fldChar w:fldCharType="end"/>
            </w:r>
          </w:hyperlink>
        </w:p>
        <w:p w14:paraId="4CC34FC6" w14:textId="451612A0" w:rsidR="000711C6" w:rsidRDefault="00344C1D">
          <w:pPr>
            <w:pStyle w:val="TOC3"/>
            <w:tabs>
              <w:tab w:val="right" w:leader="dot" w:pos="9016"/>
            </w:tabs>
            <w:rPr>
              <w:noProof/>
            </w:rPr>
          </w:pPr>
          <w:hyperlink w:anchor="_Toc528253209" w:history="1">
            <w:r w:rsidR="000711C6" w:rsidRPr="00141076">
              <w:rPr>
                <w:rStyle w:val="Hyperlink"/>
                <w:noProof/>
              </w:rPr>
              <w:t>8.1.4 Overview</w:t>
            </w:r>
            <w:r w:rsidR="000711C6">
              <w:rPr>
                <w:noProof/>
                <w:webHidden/>
              </w:rPr>
              <w:tab/>
            </w:r>
            <w:r w:rsidR="000711C6">
              <w:rPr>
                <w:noProof/>
                <w:webHidden/>
              </w:rPr>
              <w:fldChar w:fldCharType="begin"/>
            </w:r>
            <w:r w:rsidR="000711C6">
              <w:rPr>
                <w:noProof/>
                <w:webHidden/>
              </w:rPr>
              <w:instrText xml:space="preserve"> PAGEREF _Toc528253209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7BD83D1C" w14:textId="1701E036" w:rsidR="000711C6" w:rsidRDefault="00344C1D">
          <w:pPr>
            <w:pStyle w:val="TOC3"/>
            <w:tabs>
              <w:tab w:val="right" w:leader="dot" w:pos="9016"/>
            </w:tabs>
            <w:rPr>
              <w:noProof/>
            </w:rPr>
          </w:pPr>
          <w:hyperlink w:anchor="_Toc528253210" w:history="1">
            <w:r w:rsidR="000711C6" w:rsidRPr="00141076">
              <w:rPr>
                <w:rStyle w:val="Hyperlink"/>
                <w:noProof/>
              </w:rPr>
              <w:t>8.2.4 Cluster explorer</w:t>
            </w:r>
            <w:r w:rsidR="000711C6">
              <w:rPr>
                <w:noProof/>
                <w:webHidden/>
              </w:rPr>
              <w:tab/>
            </w:r>
            <w:r w:rsidR="000711C6">
              <w:rPr>
                <w:noProof/>
                <w:webHidden/>
              </w:rPr>
              <w:fldChar w:fldCharType="begin"/>
            </w:r>
            <w:r w:rsidR="000711C6">
              <w:rPr>
                <w:noProof/>
                <w:webHidden/>
              </w:rPr>
              <w:instrText xml:space="preserve"> PAGEREF _Toc528253210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31AD67BD" w14:textId="25036399" w:rsidR="000711C6" w:rsidRDefault="00344C1D">
          <w:pPr>
            <w:pStyle w:val="TOC3"/>
            <w:tabs>
              <w:tab w:val="right" w:leader="dot" w:pos="9016"/>
            </w:tabs>
            <w:rPr>
              <w:noProof/>
            </w:rPr>
          </w:pPr>
          <w:hyperlink w:anchor="_Toc528253211" w:history="1">
            <w:r w:rsidR="000711C6" w:rsidRPr="00141076">
              <w:rPr>
                <w:rStyle w:val="Hyperlink"/>
                <w:noProof/>
              </w:rPr>
              <w:t>8.3.4 Comfort comparison</w:t>
            </w:r>
            <w:r w:rsidR="000711C6">
              <w:rPr>
                <w:noProof/>
                <w:webHidden/>
              </w:rPr>
              <w:tab/>
            </w:r>
            <w:r w:rsidR="000711C6">
              <w:rPr>
                <w:noProof/>
                <w:webHidden/>
              </w:rPr>
              <w:fldChar w:fldCharType="begin"/>
            </w:r>
            <w:r w:rsidR="000711C6">
              <w:rPr>
                <w:noProof/>
                <w:webHidden/>
              </w:rPr>
              <w:instrText xml:space="preserve"> PAGEREF _Toc528253211 \h </w:instrText>
            </w:r>
            <w:r w:rsidR="000711C6">
              <w:rPr>
                <w:noProof/>
                <w:webHidden/>
              </w:rPr>
            </w:r>
            <w:r w:rsidR="000711C6">
              <w:rPr>
                <w:noProof/>
                <w:webHidden/>
              </w:rPr>
              <w:fldChar w:fldCharType="separate"/>
            </w:r>
            <w:r w:rsidR="000711C6">
              <w:rPr>
                <w:noProof/>
                <w:webHidden/>
              </w:rPr>
              <w:t>51</w:t>
            </w:r>
            <w:r w:rsidR="000711C6">
              <w:rPr>
                <w:noProof/>
                <w:webHidden/>
              </w:rPr>
              <w:fldChar w:fldCharType="end"/>
            </w:r>
          </w:hyperlink>
        </w:p>
        <w:p w14:paraId="64718E35" w14:textId="2E7F2F6A" w:rsidR="000711C6" w:rsidRDefault="00344C1D">
          <w:pPr>
            <w:pStyle w:val="TOC1"/>
            <w:tabs>
              <w:tab w:val="right" w:leader="dot" w:pos="9016"/>
            </w:tabs>
            <w:rPr>
              <w:noProof/>
            </w:rPr>
          </w:pPr>
          <w:hyperlink w:anchor="_Toc528253212" w:history="1">
            <w:r w:rsidR="000711C6" w:rsidRPr="00141076">
              <w:rPr>
                <w:rStyle w:val="Hyperlink"/>
                <w:noProof/>
              </w:rPr>
              <w:t>Chapter 5 Results and evaluation</w:t>
            </w:r>
            <w:r w:rsidR="000711C6">
              <w:rPr>
                <w:noProof/>
                <w:webHidden/>
              </w:rPr>
              <w:tab/>
            </w:r>
            <w:r w:rsidR="000711C6">
              <w:rPr>
                <w:noProof/>
                <w:webHidden/>
              </w:rPr>
              <w:fldChar w:fldCharType="begin"/>
            </w:r>
            <w:r w:rsidR="000711C6">
              <w:rPr>
                <w:noProof/>
                <w:webHidden/>
              </w:rPr>
              <w:instrText xml:space="preserve"> PAGEREF _Toc528253212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73696B35" w14:textId="6913DDD8" w:rsidR="000711C6" w:rsidRDefault="00344C1D">
          <w:pPr>
            <w:pStyle w:val="TOC2"/>
            <w:tabs>
              <w:tab w:val="right" w:leader="dot" w:pos="9016"/>
            </w:tabs>
            <w:rPr>
              <w:noProof/>
            </w:rPr>
          </w:pPr>
          <w:hyperlink w:anchor="_Toc528253213" w:history="1">
            <w:r w:rsidR="000711C6" w:rsidRPr="00141076">
              <w:rPr>
                <w:rStyle w:val="Hyperlink"/>
                <w:noProof/>
              </w:rPr>
              <w:t>5.1 Evaluation</w:t>
            </w:r>
            <w:r w:rsidR="000711C6">
              <w:rPr>
                <w:noProof/>
                <w:webHidden/>
              </w:rPr>
              <w:tab/>
            </w:r>
            <w:r w:rsidR="000711C6">
              <w:rPr>
                <w:noProof/>
                <w:webHidden/>
              </w:rPr>
              <w:fldChar w:fldCharType="begin"/>
            </w:r>
            <w:r w:rsidR="000711C6">
              <w:rPr>
                <w:noProof/>
                <w:webHidden/>
              </w:rPr>
              <w:instrText xml:space="preserve"> PAGEREF _Toc528253213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2E42B5EF" w14:textId="449C5CE8" w:rsidR="000711C6" w:rsidRDefault="00344C1D">
          <w:pPr>
            <w:pStyle w:val="TOC3"/>
            <w:tabs>
              <w:tab w:val="right" w:leader="dot" w:pos="9016"/>
            </w:tabs>
            <w:rPr>
              <w:noProof/>
            </w:rPr>
          </w:pPr>
          <w:hyperlink w:anchor="_Toc528253214" w:history="1">
            <w:r w:rsidR="000711C6" w:rsidRPr="00141076">
              <w:rPr>
                <w:rStyle w:val="Hyperlink"/>
                <w:noProof/>
                <w:lang w:eastAsia="en-US"/>
              </w:rPr>
              <w:t>1.1.5 Statistical comparison of the different knowledge discovery methods used</w:t>
            </w:r>
            <w:r w:rsidR="000711C6">
              <w:rPr>
                <w:noProof/>
                <w:webHidden/>
              </w:rPr>
              <w:tab/>
            </w:r>
            <w:r w:rsidR="000711C6">
              <w:rPr>
                <w:noProof/>
                <w:webHidden/>
              </w:rPr>
              <w:fldChar w:fldCharType="begin"/>
            </w:r>
            <w:r w:rsidR="000711C6">
              <w:rPr>
                <w:noProof/>
                <w:webHidden/>
              </w:rPr>
              <w:instrText xml:space="preserve"> PAGEREF _Toc528253214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504A5808" w14:textId="20F82B0D" w:rsidR="000711C6" w:rsidRDefault="00344C1D">
          <w:pPr>
            <w:pStyle w:val="TOC3"/>
            <w:tabs>
              <w:tab w:val="right" w:leader="dot" w:pos="9016"/>
            </w:tabs>
            <w:rPr>
              <w:noProof/>
            </w:rPr>
          </w:pPr>
          <w:hyperlink w:anchor="_Toc528253215" w:history="1">
            <w:r w:rsidR="000711C6" w:rsidRPr="00141076">
              <w:rPr>
                <w:rStyle w:val="Hyperlink"/>
                <w:noProof/>
                <w:lang w:eastAsia="en-US"/>
              </w:rPr>
              <w:t>1.2.5 Statistical comparison between individual knowledge discovery methods</w:t>
            </w:r>
            <w:r w:rsidR="000711C6">
              <w:rPr>
                <w:noProof/>
                <w:webHidden/>
              </w:rPr>
              <w:tab/>
            </w:r>
            <w:r w:rsidR="000711C6">
              <w:rPr>
                <w:noProof/>
                <w:webHidden/>
              </w:rPr>
              <w:fldChar w:fldCharType="begin"/>
            </w:r>
            <w:r w:rsidR="000711C6">
              <w:rPr>
                <w:noProof/>
                <w:webHidden/>
              </w:rPr>
              <w:instrText xml:space="preserve"> PAGEREF _Toc528253215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4F200C50" w14:textId="365784A0" w:rsidR="000711C6" w:rsidRDefault="00344C1D">
          <w:pPr>
            <w:pStyle w:val="TOC3"/>
            <w:tabs>
              <w:tab w:val="right" w:leader="dot" w:pos="9016"/>
            </w:tabs>
            <w:rPr>
              <w:noProof/>
            </w:rPr>
          </w:pPr>
          <w:hyperlink w:anchor="_Toc528253216" w:history="1">
            <w:r w:rsidR="000711C6" w:rsidRPr="00141076">
              <w:rPr>
                <w:rStyle w:val="Hyperlink"/>
                <w:noProof/>
                <w:lang w:eastAsia="en-US"/>
              </w:rPr>
              <w:t>1.3.5 Opinion by domain experts</w:t>
            </w:r>
            <w:r w:rsidR="000711C6">
              <w:rPr>
                <w:noProof/>
                <w:webHidden/>
              </w:rPr>
              <w:tab/>
            </w:r>
            <w:r w:rsidR="000711C6">
              <w:rPr>
                <w:noProof/>
                <w:webHidden/>
              </w:rPr>
              <w:fldChar w:fldCharType="begin"/>
            </w:r>
            <w:r w:rsidR="000711C6">
              <w:rPr>
                <w:noProof/>
                <w:webHidden/>
              </w:rPr>
              <w:instrText xml:space="preserve"> PAGEREF _Toc528253216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1B853800" w14:textId="3B88DBE9" w:rsidR="000711C6" w:rsidRDefault="00344C1D">
          <w:pPr>
            <w:pStyle w:val="TOC1"/>
            <w:tabs>
              <w:tab w:val="right" w:leader="dot" w:pos="9016"/>
            </w:tabs>
            <w:rPr>
              <w:noProof/>
            </w:rPr>
          </w:pPr>
          <w:hyperlink w:anchor="_Toc528253217" w:history="1">
            <w:r w:rsidR="000711C6" w:rsidRPr="00141076">
              <w:rPr>
                <w:rStyle w:val="Hyperlink"/>
                <w:noProof/>
              </w:rPr>
              <w:t>Chapter 6 Conclusions</w:t>
            </w:r>
            <w:r w:rsidR="000711C6">
              <w:rPr>
                <w:noProof/>
                <w:webHidden/>
              </w:rPr>
              <w:tab/>
            </w:r>
            <w:r w:rsidR="000711C6">
              <w:rPr>
                <w:noProof/>
                <w:webHidden/>
              </w:rPr>
              <w:fldChar w:fldCharType="begin"/>
            </w:r>
            <w:r w:rsidR="000711C6">
              <w:rPr>
                <w:noProof/>
                <w:webHidden/>
              </w:rPr>
              <w:instrText xml:space="preserve"> PAGEREF _Toc528253217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0C210CB" w14:textId="4564DD8B" w:rsidR="000711C6" w:rsidRDefault="00344C1D">
          <w:pPr>
            <w:pStyle w:val="TOC2"/>
            <w:tabs>
              <w:tab w:val="right" w:leader="dot" w:pos="9016"/>
            </w:tabs>
            <w:rPr>
              <w:noProof/>
            </w:rPr>
          </w:pPr>
          <w:hyperlink w:anchor="_Toc528253218" w:history="1">
            <w:r w:rsidR="000711C6" w:rsidRPr="00141076">
              <w:rPr>
                <w:rStyle w:val="Hyperlink"/>
                <w:noProof/>
              </w:rPr>
              <w:t>6.1 Findings</w:t>
            </w:r>
            <w:r w:rsidR="000711C6">
              <w:rPr>
                <w:noProof/>
                <w:webHidden/>
              </w:rPr>
              <w:tab/>
            </w:r>
            <w:r w:rsidR="000711C6">
              <w:rPr>
                <w:noProof/>
                <w:webHidden/>
              </w:rPr>
              <w:fldChar w:fldCharType="begin"/>
            </w:r>
            <w:r w:rsidR="000711C6">
              <w:rPr>
                <w:noProof/>
                <w:webHidden/>
              </w:rPr>
              <w:instrText xml:space="preserve"> PAGEREF _Toc528253218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00B2FD0" w14:textId="5183EE95" w:rsidR="000711C6" w:rsidRDefault="00344C1D">
          <w:pPr>
            <w:pStyle w:val="TOC2"/>
            <w:tabs>
              <w:tab w:val="right" w:leader="dot" w:pos="9016"/>
            </w:tabs>
            <w:rPr>
              <w:noProof/>
            </w:rPr>
          </w:pPr>
          <w:hyperlink w:anchor="_Toc528253219" w:history="1">
            <w:r w:rsidR="000711C6" w:rsidRPr="00141076">
              <w:rPr>
                <w:rStyle w:val="Hyperlink"/>
                <w:noProof/>
              </w:rPr>
              <w:t>6.2 Knowledge discovery</w:t>
            </w:r>
            <w:r w:rsidR="000711C6">
              <w:rPr>
                <w:noProof/>
                <w:webHidden/>
              </w:rPr>
              <w:tab/>
            </w:r>
            <w:r w:rsidR="000711C6">
              <w:rPr>
                <w:noProof/>
                <w:webHidden/>
              </w:rPr>
              <w:fldChar w:fldCharType="begin"/>
            </w:r>
            <w:r w:rsidR="000711C6">
              <w:rPr>
                <w:noProof/>
                <w:webHidden/>
              </w:rPr>
              <w:instrText xml:space="preserve"> PAGEREF _Toc528253219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835FFE7" w14:textId="3ED01179" w:rsidR="000711C6" w:rsidRDefault="00344C1D">
          <w:pPr>
            <w:pStyle w:val="TOC2"/>
            <w:tabs>
              <w:tab w:val="right" w:leader="dot" w:pos="9016"/>
            </w:tabs>
            <w:rPr>
              <w:noProof/>
            </w:rPr>
          </w:pPr>
          <w:hyperlink w:anchor="_Toc528253220" w:history="1">
            <w:r w:rsidR="000711C6" w:rsidRPr="00141076">
              <w:rPr>
                <w:rStyle w:val="Hyperlink"/>
                <w:noProof/>
              </w:rPr>
              <w:t>6.3 Evaluation results</w:t>
            </w:r>
            <w:r w:rsidR="000711C6">
              <w:rPr>
                <w:noProof/>
                <w:webHidden/>
              </w:rPr>
              <w:tab/>
            </w:r>
            <w:r w:rsidR="000711C6">
              <w:rPr>
                <w:noProof/>
                <w:webHidden/>
              </w:rPr>
              <w:fldChar w:fldCharType="begin"/>
            </w:r>
            <w:r w:rsidR="000711C6">
              <w:rPr>
                <w:noProof/>
                <w:webHidden/>
              </w:rPr>
              <w:instrText xml:space="preserve"> PAGEREF _Toc528253220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AA70361" w14:textId="0655891C" w:rsidR="000711C6" w:rsidRDefault="00344C1D">
          <w:pPr>
            <w:pStyle w:val="TOC2"/>
            <w:tabs>
              <w:tab w:val="right" w:leader="dot" w:pos="9016"/>
            </w:tabs>
            <w:rPr>
              <w:noProof/>
            </w:rPr>
          </w:pPr>
          <w:hyperlink w:anchor="_Toc528253221" w:history="1">
            <w:r w:rsidR="000711C6" w:rsidRPr="00141076">
              <w:rPr>
                <w:rStyle w:val="Hyperlink"/>
                <w:noProof/>
              </w:rPr>
              <w:t>6.4 Future research</w:t>
            </w:r>
            <w:r w:rsidR="000711C6">
              <w:rPr>
                <w:noProof/>
                <w:webHidden/>
              </w:rPr>
              <w:tab/>
            </w:r>
            <w:r w:rsidR="000711C6">
              <w:rPr>
                <w:noProof/>
                <w:webHidden/>
              </w:rPr>
              <w:fldChar w:fldCharType="begin"/>
            </w:r>
            <w:r w:rsidR="000711C6">
              <w:rPr>
                <w:noProof/>
                <w:webHidden/>
              </w:rPr>
              <w:instrText xml:space="preserve"> PAGEREF _Toc528253221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24397E80" w14:textId="1B4A7F67" w:rsidR="000711C6" w:rsidRDefault="00344C1D">
          <w:pPr>
            <w:pStyle w:val="TOC1"/>
            <w:tabs>
              <w:tab w:val="right" w:leader="dot" w:pos="9016"/>
            </w:tabs>
            <w:rPr>
              <w:noProof/>
            </w:rPr>
          </w:pPr>
          <w:hyperlink w:anchor="_Toc528253222" w:history="1">
            <w:r w:rsidR="000711C6" w:rsidRPr="00141076">
              <w:rPr>
                <w:rStyle w:val="Hyperlink"/>
                <w:noProof/>
              </w:rPr>
              <w:t>Chapter 7 References</w:t>
            </w:r>
            <w:r w:rsidR="000711C6">
              <w:rPr>
                <w:noProof/>
                <w:webHidden/>
              </w:rPr>
              <w:tab/>
            </w:r>
            <w:r w:rsidR="000711C6">
              <w:rPr>
                <w:noProof/>
                <w:webHidden/>
              </w:rPr>
              <w:fldChar w:fldCharType="begin"/>
            </w:r>
            <w:r w:rsidR="000711C6">
              <w:rPr>
                <w:noProof/>
                <w:webHidden/>
              </w:rPr>
              <w:instrText xml:space="preserve"> PAGEREF _Toc528253222 \h </w:instrText>
            </w:r>
            <w:r w:rsidR="000711C6">
              <w:rPr>
                <w:noProof/>
                <w:webHidden/>
              </w:rPr>
            </w:r>
            <w:r w:rsidR="000711C6">
              <w:rPr>
                <w:noProof/>
                <w:webHidden/>
              </w:rPr>
              <w:fldChar w:fldCharType="separate"/>
            </w:r>
            <w:r w:rsidR="000711C6">
              <w:rPr>
                <w:noProof/>
                <w:webHidden/>
              </w:rPr>
              <w:t>56</w:t>
            </w:r>
            <w:r w:rsidR="000711C6">
              <w:rPr>
                <w:noProof/>
                <w:webHidden/>
              </w:rPr>
              <w:fldChar w:fldCharType="end"/>
            </w:r>
          </w:hyperlink>
        </w:p>
        <w:p w14:paraId="4CB6BB4F" w14:textId="715EF065" w:rsidR="000711C6" w:rsidRDefault="00344C1D">
          <w:pPr>
            <w:pStyle w:val="TOC1"/>
            <w:tabs>
              <w:tab w:val="right" w:leader="dot" w:pos="9016"/>
            </w:tabs>
            <w:rPr>
              <w:noProof/>
            </w:rPr>
          </w:pPr>
          <w:hyperlink w:anchor="_Toc528253223" w:history="1">
            <w:r w:rsidR="000711C6" w:rsidRPr="00141076">
              <w:rPr>
                <w:rStyle w:val="Hyperlink"/>
                <w:noProof/>
              </w:rPr>
              <w:t>Chapter 8 List of Tables</w:t>
            </w:r>
            <w:r w:rsidR="000711C6">
              <w:rPr>
                <w:noProof/>
                <w:webHidden/>
              </w:rPr>
              <w:tab/>
            </w:r>
            <w:r w:rsidR="000711C6">
              <w:rPr>
                <w:noProof/>
                <w:webHidden/>
              </w:rPr>
              <w:fldChar w:fldCharType="begin"/>
            </w:r>
            <w:r w:rsidR="000711C6">
              <w:rPr>
                <w:noProof/>
                <w:webHidden/>
              </w:rPr>
              <w:instrText xml:space="preserve"> PAGEREF _Toc528253223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193C9221" w14:textId="70E76854" w:rsidR="000711C6" w:rsidRDefault="00344C1D">
          <w:pPr>
            <w:pStyle w:val="TOC1"/>
            <w:tabs>
              <w:tab w:val="right" w:leader="dot" w:pos="9016"/>
            </w:tabs>
            <w:rPr>
              <w:noProof/>
            </w:rPr>
          </w:pPr>
          <w:hyperlink w:anchor="_Toc528253224" w:history="1">
            <w:r w:rsidR="000711C6" w:rsidRPr="00141076">
              <w:rPr>
                <w:rStyle w:val="Hyperlink"/>
                <w:noProof/>
              </w:rPr>
              <w:t>Chapter 9 List of Figures</w:t>
            </w:r>
            <w:r w:rsidR="000711C6">
              <w:rPr>
                <w:noProof/>
                <w:webHidden/>
              </w:rPr>
              <w:tab/>
            </w:r>
            <w:r w:rsidR="000711C6">
              <w:rPr>
                <w:noProof/>
                <w:webHidden/>
              </w:rPr>
              <w:fldChar w:fldCharType="begin"/>
            </w:r>
            <w:r w:rsidR="000711C6">
              <w:rPr>
                <w:noProof/>
                <w:webHidden/>
              </w:rPr>
              <w:instrText xml:space="preserve"> PAGEREF _Toc528253224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2CB3C9D8" w14:textId="789A4025" w:rsidR="000711C6" w:rsidRDefault="000711C6">
          <w:r>
            <w:rPr>
              <w:b/>
              <w:bCs/>
              <w:noProof/>
            </w:rPr>
            <w:lastRenderedPageBreak/>
            <w:fldChar w:fldCharType="end"/>
          </w:r>
        </w:p>
      </w:sdtContent>
    </w:sdt>
    <w:p w14:paraId="68E331D1" w14:textId="77777777" w:rsidR="00E17D8E" w:rsidRPr="00375814" w:rsidRDefault="00E17D8E"/>
    <w:p w14:paraId="6EFAFAEF" w14:textId="55CD69DF" w:rsidR="00E17D8E" w:rsidRPr="00375814" w:rsidRDefault="00E17D8E" w:rsidP="00C501BD">
      <w:pPr>
        <w:pStyle w:val="Heading1"/>
      </w:pPr>
      <w:bookmarkStart w:id="2" w:name="_Toc528253156"/>
      <w:r w:rsidRPr="00375814">
        <w:t>Introduction</w:t>
      </w:r>
      <w:bookmarkEnd w:id="2"/>
    </w:p>
    <w:p w14:paraId="2D79A520" w14:textId="77777777" w:rsidR="00F83B12" w:rsidRPr="00375814" w:rsidRDefault="00F83B12" w:rsidP="00F83B12">
      <w:pPr>
        <w:pStyle w:val="Heading2"/>
      </w:pPr>
      <w:bookmarkStart w:id="3" w:name="_Toc528253157"/>
      <w:r w:rsidRPr="00375814">
        <w:t>Scope</w:t>
      </w:r>
      <w:bookmarkEnd w:id="3"/>
      <w:r w:rsidRPr="00375814">
        <w:t xml:space="preserv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bookmarkStart w:id="4" w:name="_Toc528253158"/>
      <w:r w:rsidRPr="00375814">
        <w:t>Problem statement</w:t>
      </w:r>
      <w:bookmarkEnd w:id="4"/>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bookmarkStart w:id="5" w:name="_Toc528253159"/>
      <w:r w:rsidRPr="00375814">
        <w:rPr>
          <w:lang w:eastAsia="en-US" w:bidi="ar-SA"/>
        </w:rPr>
        <w:lastRenderedPageBreak/>
        <w:t>Complexity of existing workflow</w:t>
      </w:r>
      <w:bookmarkEnd w:id="5"/>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bookmarkStart w:id="6" w:name="_Toc528253160"/>
      <w:r w:rsidRPr="00375814">
        <w:t>Approach</w:t>
      </w:r>
      <w:bookmarkEnd w:id="6"/>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bookmarkStart w:id="7" w:name="_Toc528253161"/>
      <w:r w:rsidRPr="00C50803">
        <w:rPr>
          <w:lang w:eastAsia="en-US"/>
        </w:rPr>
        <w:t>Literature review</w:t>
      </w:r>
      <w:bookmarkEnd w:id="7"/>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bookmarkStart w:id="8" w:name="_Toc528253162"/>
      <w:r>
        <w:rPr>
          <w:lang w:eastAsia="en-US"/>
        </w:rPr>
        <w:lastRenderedPageBreak/>
        <w:t>Artefact</w:t>
      </w:r>
      <w:bookmarkEnd w:id="8"/>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bookmarkStart w:id="9" w:name="_Toc528253163"/>
      <w:r>
        <w:rPr>
          <w:lang w:eastAsia="en-US"/>
        </w:rPr>
        <w:t>Application development</w:t>
      </w:r>
      <w:r w:rsidR="00AA06B9">
        <w:rPr>
          <w:lang w:eastAsia="en-US"/>
        </w:rPr>
        <w:t xml:space="preserve"> methodology</w:t>
      </w:r>
      <w:bookmarkEnd w:id="9"/>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12BF67D3" w:rsidR="00AA06B9" w:rsidRDefault="00C4274F" w:rsidP="00C4274F">
      <w:pPr>
        <w:pStyle w:val="Caption"/>
        <w:jc w:val="left"/>
      </w:pPr>
      <w:bookmarkStart w:id="10" w:name="_Ref527535038"/>
      <w:bookmarkStart w:id="11" w:name="_Toc527887142"/>
      <w:r>
        <w:t xml:space="preserve">Figure </w:t>
      </w:r>
      <w:r w:rsidR="00344C1D">
        <w:fldChar w:fldCharType="begin"/>
      </w:r>
      <w:r w:rsidR="00344C1D">
        <w:instrText xml:space="preserve"> SEQ Figure \* ARABIC </w:instrText>
      </w:r>
      <w:r w:rsidR="00344C1D">
        <w:fldChar w:fldCharType="separate"/>
      </w:r>
      <w:r w:rsidR="00F86342">
        <w:rPr>
          <w:noProof/>
        </w:rPr>
        <w:t>1</w:t>
      </w:r>
      <w:r w:rsidR="00344C1D">
        <w:rPr>
          <w:noProof/>
        </w:rPr>
        <w:fldChar w:fldCharType="end"/>
      </w:r>
      <w:bookmarkEnd w:id="10"/>
      <w:r>
        <w:t xml:space="preserve"> Agile model driven design phases</w:t>
      </w:r>
      <w:bookmarkEnd w:id="11"/>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19AD5A22" w:rsidR="006724FA" w:rsidRDefault="006724FA">
      <w:pPr>
        <w:pStyle w:val="Caption"/>
      </w:pPr>
      <w:r>
        <w:t xml:space="preserve">Table </w:t>
      </w:r>
      <w:r w:rsidR="00344C1D">
        <w:fldChar w:fldCharType="begin"/>
      </w:r>
      <w:r w:rsidR="00344C1D">
        <w:instrText xml:space="preserve"> SEQ Table \* ARABIC </w:instrText>
      </w:r>
      <w:r w:rsidR="00344C1D">
        <w:fldChar w:fldCharType="separate"/>
      </w:r>
      <w:r w:rsidR="003551DD">
        <w:rPr>
          <w:noProof/>
        </w:rPr>
        <w:t>1</w:t>
      </w:r>
      <w:r w:rsidR="00344C1D">
        <w:rPr>
          <w:noProof/>
        </w:rPr>
        <w:fldChar w:fldCharType="end"/>
      </w:r>
      <w:r>
        <w:t xml:space="preserve"> Development activity details</w:t>
      </w:r>
    </w:p>
    <w:p w14:paraId="0A432A01" w14:textId="77777777" w:rsidR="00084035" w:rsidRDefault="00084035" w:rsidP="00832315">
      <w:pPr>
        <w:pStyle w:val="Heading3"/>
        <w:rPr>
          <w:lang w:eastAsia="en-US"/>
        </w:rPr>
      </w:pPr>
      <w:bookmarkStart w:id="12" w:name="_Toc528253164"/>
      <w:r>
        <w:rPr>
          <w:lang w:eastAsia="en-US"/>
        </w:rPr>
        <w:t>Qualitative evaluation of artefact by domain experts:</w:t>
      </w:r>
      <w:bookmarkEnd w:id="12"/>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bookmarkStart w:id="13" w:name="_Toc528253165"/>
      <w:r>
        <w:rPr>
          <w:lang w:eastAsia="en-US"/>
        </w:rPr>
        <w:t>Quantitative evaluation of output from artefact results:</w:t>
      </w:r>
      <w:bookmarkEnd w:id="13"/>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bookmarkStart w:id="14" w:name="_Toc528253166"/>
      <w:r w:rsidRPr="00375814">
        <w:t>Outcome</w:t>
      </w:r>
      <w:bookmarkEnd w:id="14"/>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375814" w:rsidRDefault="00E17D8E" w:rsidP="00E17D8E">
      <w:pPr>
        <w:pStyle w:val="Heading1"/>
      </w:pPr>
      <w:bookmarkStart w:id="15" w:name="_Toc528253167"/>
      <w:r w:rsidRPr="00375814">
        <w:lastRenderedPageBreak/>
        <w:t>Background and review of literature</w:t>
      </w:r>
      <w:bookmarkEnd w:id="15"/>
    </w:p>
    <w:p w14:paraId="2D63B3E5" w14:textId="2BCB7D4E" w:rsidR="00F83B12" w:rsidRDefault="00F83B12" w:rsidP="00F83B12">
      <w:pPr>
        <w:pStyle w:val="Heading2"/>
      </w:pPr>
      <w:bookmarkStart w:id="16" w:name="_Toc528253168"/>
      <w:r w:rsidRPr="00375814">
        <w:t>Background</w:t>
      </w:r>
      <w:bookmarkEnd w:id="16"/>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bookmarkStart w:id="17" w:name="_Toc528253169"/>
      <w:r w:rsidRPr="00375814">
        <w:t>Literature review</w:t>
      </w:r>
      <w:bookmarkEnd w:id="17"/>
    </w:p>
    <w:p w14:paraId="7EA6DF9E" w14:textId="77777777" w:rsidR="00931BC5" w:rsidRPr="00375814" w:rsidRDefault="00931BC5" w:rsidP="00931BC5">
      <w:pPr>
        <w:pStyle w:val="Heading3"/>
        <w:rPr>
          <w:lang w:eastAsia="en-US"/>
        </w:rPr>
      </w:pPr>
      <w:bookmarkStart w:id="18" w:name="_Toc528253170"/>
      <w:r w:rsidRPr="00375814">
        <w:rPr>
          <w:lang w:eastAsia="en-US"/>
        </w:rPr>
        <w:t>Low Energy Environmental Design Strategies</w:t>
      </w:r>
      <w:bookmarkEnd w:id="18"/>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19"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19"/>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20"/>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20"/>
      <w:r w:rsidR="00BC5B52">
        <w:rPr>
          <w:rStyle w:val="CommentReference"/>
        </w:rPr>
        <w:commentReference w:id="20"/>
      </w:r>
    </w:p>
    <w:p w14:paraId="7875DB82" w14:textId="0652FE48" w:rsidR="00931BC5" w:rsidRDefault="00A6556A" w:rsidP="00A6556A">
      <w:pPr>
        <w:pStyle w:val="Caption"/>
      </w:pPr>
      <w:bookmarkStart w:id="21" w:name="_Ref526244145"/>
      <w:bookmarkStart w:id="22" w:name="_Toc527463439"/>
      <w:bookmarkStart w:id="23" w:name="_Toc527887143"/>
      <w:r w:rsidRPr="00C524B4">
        <w:t xml:space="preserve">Figure </w:t>
      </w:r>
      <w:r>
        <w:fldChar w:fldCharType="begin"/>
      </w:r>
      <w:r w:rsidRPr="00C524B4">
        <w:instrText xml:space="preserve"> SEQ Figure \* ARABIC </w:instrText>
      </w:r>
      <w:r>
        <w:fldChar w:fldCharType="separate"/>
      </w:r>
      <w:r w:rsidR="00F86342">
        <w:rPr>
          <w:noProof/>
        </w:rPr>
        <w:t>2</w:t>
      </w:r>
      <w:r>
        <w:fldChar w:fldCharType="end"/>
      </w:r>
      <w:bookmarkEnd w:id="21"/>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22"/>
      <w:bookmarkEnd w:id="23"/>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bookmarkStart w:id="24" w:name="_Toc528253171"/>
      <w:r>
        <w:rPr>
          <w:lang w:eastAsia="en-US"/>
        </w:rPr>
        <w:t>Climate</w:t>
      </w:r>
      <w:r w:rsidR="00931BC5" w:rsidRPr="00375814">
        <w:rPr>
          <w:lang w:eastAsia="en-US"/>
        </w:rPr>
        <w:t xml:space="preserve"> data is spatiotemporal</w:t>
      </w:r>
      <w:bookmarkEnd w:id="24"/>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25"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25"/>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bookmarkStart w:id="26" w:name="_Toc528253172"/>
      <w:r w:rsidRPr="00375814">
        <w:rPr>
          <w:lang w:eastAsia="en-US"/>
        </w:rPr>
        <w:t>Examples of applied ST data mining methods applied to climate data</w:t>
      </w:r>
      <w:bookmarkEnd w:id="26"/>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bookmarkStart w:id="27" w:name="_Toc528253173"/>
      <w:r>
        <w:rPr>
          <w:shd w:val="clear" w:color="auto" w:fill="FFFFFF"/>
        </w:rPr>
        <w:lastRenderedPageBreak/>
        <w:t>C</w:t>
      </w:r>
      <w:r w:rsidR="00BE7A54" w:rsidRPr="00E0588B">
        <w:rPr>
          <w:shd w:val="clear" w:color="auto" w:fill="FFFFFF"/>
        </w:rPr>
        <w:t>lustering applied to climate classification</w:t>
      </w:r>
      <w:bookmarkEnd w:id="27"/>
      <w:r w:rsidR="00BE7A54" w:rsidRPr="00E0588B">
        <w:rPr>
          <w:shd w:val="clear" w:color="auto" w:fill="FFFFFF"/>
        </w:rPr>
        <w:t xml:space="preserve"> </w:t>
      </w:r>
    </w:p>
    <w:p w14:paraId="18B0DFEE" w14:textId="7E8DAB36"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r w:rsidR="00A25AC2">
        <w:t xml:space="preserve"> The methods described in the following sections work with vectors, each a set of </w:t>
      </w:r>
      <w:r w:rsidR="00A25AC2" w:rsidRPr="00A25AC2">
        <w:rPr>
          <w:i/>
        </w:rPr>
        <w:t>n</w:t>
      </w:r>
      <w:r w:rsidR="00A25AC2">
        <w:t xml:space="preserve"> features. Within this n-dimensional parameter-space Euclidian distances can be calculated between vectors and between vectors and cluster centroids to determine proximity, which is used to define which vectors are in which clusters.</w:t>
      </w:r>
    </w:p>
    <w:p w14:paraId="734135B6" w14:textId="1494C3B8" w:rsidR="00F77FAA" w:rsidRDefault="00511393" w:rsidP="00FB27F0">
      <w:pPr>
        <w:pStyle w:val="Heading4"/>
      </w:pPr>
      <w:r>
        <w:t>Hierarchical clustering</w:t>
      </w:r>
    </w:p>
    <w:p w14:paraId="2A2524BD" w14:textId="6DB129ED" w:rsidR="000363EC" w:rsidRDefault="00640A14" w:rsidP="00FB27F0">
      <w:r>
        <w:t xml:space="preserve">Hierarchical clustering (HC) methods organise data into a sequence of nested groups. HC </w:t>
      </w:r>
      <w:r w:rsidR="000363EC">
        <w:t>begins by treating all observation</w:t>
      </w:r>
      <w:r w:rsidR="00A25AC2">
        <w:t>s of vectors</w:t>
      </w:r>
      <w:r w:rsidR="000363EC">
        <w:t xml:space="preserve">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74B229F2" w:rsidR="00BE7A54" w:rsidRDefault="00375670" w:rsidP="00FB27F0">
      <w:pPr>
        <w:pStyle w:val="Caption"/>
      </w:pPr>
      <w:bookmarkStart w:id="28" w:name="_Ref527962511"/>
      <w:r>
        <w:t xml:space="preserve">Figure </w:t>
      </w:r>
      <w:r w:rsidR="00344C1D">
        <w:fldChar w:fldCharType="begin"/>
      </w:r>
      <w:r w:rsidR="00344C1D">
        <w:instrText xml:space="preserve"> SEQ Figure \* ARABIC </w:instrText>
      </w:r>
      <w:r w:rsidR="00344C1D">
        <w:fldChar w:fldCharType="separate"/>
      </w:r>
      <w:r w:rsidR="00F86342">
        <w:rPr>
          <w:noProof/>
        </w:rPr>
        <w:t>3</w:t>
      </w:r>
      <w:r w:rsidR="00344C1D">
        <w:rPr>
          <w:noProof/>
        </w:rPr>
        <w:fldChar w:fldCharType="end"/>
      </w:r>
      <w:bookmarkEnd w:id="28"/>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7098731B"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w:t>
      </w:r>
      <w:r w:rsidR="0060278F" w:rsidRPr="003025AE">
        <w:rPr>
          <w:i/>
        </w:rPr>
        <w:t>k</w:t>
      </w:r>
      <w:r w:rsidR="003025AE">
        <w:rPr>
          <w:i/>
        </w:rPr>
        <w:t>,</w:t>
      </w:r>
      <w:r w:rsidR="0060278F">
        <w:t xml:space="preserve">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xml:space="preserve">. Two steps are repeated; </w:t>
      </w:r>
      <w:r w:rsidR="003025AE">
        <w:t>vectors</w:t>
      </w:r>
      <w:r w:rsidR="004E064E">
        <w:t xml:space="preserve">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0236CFAA" w:rsidR="00FA0EBA" w:rsidRPr="00FA0EBA" w:rsidRDefault="00E0190B" w:rsidP="00FB27F0">
      <w:pPr>
        <w:pStyle w:val="Caption"/>
      </w:pPr>
      <w:r>
        <w:t xml:space="preserve">Figure </w:t>
      </w:r>
      <w:r w:rsidR="00344C1D">
        <w:fldChar w:fldCharType="begin"/>
      </w:r>
      <w:r w:rsidR="00344C1D">
        <w:instrText xml:space="preserve"> SEQ Figure \* ARABIC </w:instrText>
      </w:r>
      <w:r w:rsidR="00344C1D">
        <w:fldChar w:fldCharType="separate"/>
      </w:r>
      <w:r w:rsidR="00F86342">
        <w:rPr>
          <w:noProof/>
        </w:rPr>
        <w:t>4</w:t>
      </w:r>
      <w:r w:rsidR="00344C1D">
        <w:rPr>
          <w:noProof/>
        </w:rPr>
        <w:fldChar w:fldCharType="end"/>
      </w:r>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2BA81EC1" w14:textId="5304D6C7" w:rsidR="00D920EB" w:rsidRPr="00E0588B" w:rsidRDefault="00724ECF" w:rsidP="00B77F29">
      <w:r>
        <w:t>S</w:t>
      </w:r>
      <w:r w:rsidRPr="00E0588B">
        <w:t xml:space="preserve">ilhouette </w:t>
      </w:r>
      <w:r>
        <w:t>index</w:t>
      </w:r>
      <w:r w:rsidR="00D920EB">
        <w:t xml:space="preserve"> </w:t>
      </w:r>
      <w:r w:rsidR="00892226">
        <w:t xml:space="preserve">represents dissimilarity </w:t>
      </w:r>
      <w:r w:rsidR="00892226">
        <w:fldChar w:fldCharType="begin" w:fldLock="1"/>
      </w:r>
      <w:r w:rsidR="00892226">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operties":{"noteIndex":0},"schema":"https://github.com/citation-style-language/schema/raw/master/csl-citation.json"}</w:instrText>
      </w:r>
      <w:r w:rsidR="00892226">
        <w:fldChar w:fldCharType="separate"/>
      </w:r>
      <w:r w:rsidR="00892226" w:rsidRPr="00892226">
        <w:rPr>
          <w:noProof/>
        </w:rPr>
        <w:t>(Wiwie, Baumbach and Röttger, 2015)</w:t>
      </w:r>
      <w:r w:rsidR="00892226">
        <w:fldChar w:fldCharType="end"/>
      </w:r>
      <w:r w:rsidR="00892226">
        <w:t xml:space="preserve"> and is </w:t>
      </w:r>
      <w:r>
        <w:t>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B77F29">
        <w:t>Silhouette is the ratio between the difference of the inter-mean (average of distances f</w:t>
      </w:r>
      <w:r w:rsidR="000C1DCB">
        <w:t>ro</w:t>
      </w:r>
      <w:r w:rsidR="00B77F29">
        <w:t>m each cluster centroid to the global centre) and the intra-mean (</w:t>
      </w:r>
      <w:r w:rsidR="00B77F29" w:rsidRPr="00E0588B">
        <w:t xml:space="preserve">the average distance between </w:t>
      </w:r>
      <w:r w:rsidR="00B77F29">
        <w:t xml:space="preserve">each vector and its cluster’s centroid) and the maximum </w:t>
      </w:r>
    </w:p>
    <w:p w14:paraId="55A26B00" w14:textId="77777777" w:rsidR="00B77F29" w:rsidRDefault="00D920EB" w:rsidP="00851D9E">
      <w:r>
        <w:t>Dunn index defines</w:t>
      </w:r>
      <w:r w:rsidR="00414C3E">
        <w:t xml:space="preserve"> quality of clustering</w:t>
      </w:r>
      <w:r>
        <w:t xml:space="preserve"> </w:t>
      </w:r>
      <w:r w:rsidR="00414C3E">
        <w:t>as a ration of cohesion (as the maximum cluster diameter) and separation (</w:t>
      </w:r>
      <w:r>
        <w:t>the distance to the nearest neighbour.</w:t>
      </w:r>
      <w:r w:rsidR="00414C3E">
        <w:t xml:space="preserve"> </w:t>
      </w:r>
      <w:r w:rsidR="00414C3E">
        <w:rPr>
          <w:lang w:eastAsia="en-US"/>
        </w:rPr>
        <w:fldChar w:fldCharType="begin" w:fldLock="1"/>
      </w:r>
      <w:r w:rsidR="00414C3E">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Pr>
          <w:lang w:eastAsia="en-US"/>
        </w:rPr>
        <w:fldChar w:fldCharType="separate"/>
      </w:r>
      <w:r w:rsidR="00414C3E" w:rsidRPr="00435179">
        <w:rPr>
          <w:noProof/>
          <w:lang w:eastAsia="en-US"/>
        </w:rPr>
        <w:t xml:space="preserve">Luna-Romera </w:t>
      </w:r>
      <w:r w:rsidR="00414C3E" w:rsidRPr="00435179">
        <w:rPr>
          <w:i/>
          <w:noProof/>
          <w:lang w:eastAsia="en-US"/>
        </w:rPr>
        <w:t>et al.</w:t>
      </w:r>
      <w:r w:rsidR="00414C3E" w:rsidRPr="00435179">
        <w:rPr>
          <w:noProof/>
          <w:lang w:eastAsia="en-US"/>
        </w:rPr>
        <w:t>, (2016)</w:t>
      </w:r>
      <w:r w:rsidR="00414C3E">
        <w:rPr>
          <w:lang w:eastAsia="en-US"/>
        </w:rPr>
        <w:fldChar w:fldCharType="end"/>
      </w:r>
      <w:r w:rsidR="00414C3E">
        <w:rPr>
          <w:lang w:eastAsia="en-US"/>
        </w:rPr>
        <w:t xml:space="preserve"> suggest the first maximum found with the </w:t>
      </w:r>
      <w:r w:rsidR="00414C3E" w:rsidRPr="00435179">
        <w:rPr>
          <w:lang w:eastAsia="en-US"/>
        </w:rPr>
        <w:t>Dunn index</w:t>
      </w:r>
      <w:r w:rsidR="00414C3E">
        <w:rPr>
          <w:lang w:eastAsia="en-US"/>
        </w:rPr>
        <w:t xml:space="preserve"> indicates the optimal number of clusters.</w:t>
      </w:r>
      <w:r>
        <w:t xml:space="preserve"> Higher values in both </w:t>
      </w:r>
      <w:r w:rsidR="00414C3E">
        <w:t xml:space="preserve">Silhouette and Dunn </w:t>
      </w:r>
      <w:r>
        <w:t xml:space="preserve">indices indicate better performance. </w:t>
      </w:r>
    </w:p>
    <w:p w14:paraId="0B018EDE" w14:textId="014BD7CC" w:rsidR="00851D9E" w:rsidRPr="00776410" w:rsidRDefault="00851D9E" w:rsidP="00851D9E">
      <w:pPr>
        <w:rPr>
          <w:lang w:val="en-US"/>
        </w:rPr>
      </w:pPr>
      <w:r>
        <w:t>Sum of Squared Errors</w:t>
      </w:r>
      <w:r w:rsidR="000B5BCD">
        <w:t xml:space="preserve"> (SSE)</w:t>
      </w:r>
      <w:r w:rsidR="00414C3E">
        <w:t xml:space="preserve">, a measure of </w:t>
      </w:r>
      <w:r w:rsidR="00776410">
        <w:t xml:space="preserve">internal </w:t>
      </w:r>
      <w:r w:rsidR="00414C3E">
        <w:t>cluster</w:t>
      </w:r>
      <w:r w:rsidR="00776410">
        <w:t>ing</w:t>
      </w:r>
      <w:r w:rsidR="00414C3E">
        <w:t xml:space="preserve"> cohesion</w:t>
      </w:r>
      <w:r>
        <w:rPr>
          <w:lang w:val="en-US"/>
        </w:rPr>
        <w:t xml:space="preserve">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sidR="000B5BCD">
        <w:rPr>
          <w:lang w:val="en-US"/>
        </w:rPr>
        <w:t xml:space="preserve">can also be used for validity and is calculated using the square of the Euclidian distance between each </w:t>
      </w:r>
      <w:r w:rsidR="00776410">
        <w:rPr>
          <w:lang w:val="en-US"/>
        </w:rPr>
        <w:t>vector</w:t>
      </w:r>
      <w:r w:rsidR="000B5BCD">
        <w:rPr>
          <w:lang w:val="en-US"/>
        </w:rPr>
        <w:t xml:space="preserve"> and its cluster centroid. </w:t>
      </w:r>
      <w:r w:rsidR="00776410">
        <w:rPr>
          <w:lang w:val="en-US"/>
        </w:rPr>
        <w:t xml:space="preserve"> T</w:t>
      </w:r>
      <w:r w:rsidR="00776410" w:rsidRPr="000B5BCD">
        <w:rPr>
          <w:lang w:val="en-US"/>
        </w:rPr>
        <w:t>he</w:t>
      </w:r>
      <w:r w:rsidR="00776410">
        <w:rPr>
          <w:i/>
          <w:lang w:val="en-US"/>
        </w:rPr>
        <w:t xml:space="preserve"> </w:t>
      </w:r>
      <w:r w:rsidR="00776410">
        <w:rPr>
          <w:lang w:val="en-US"/>
        </w:rPr>
        <w:t>Elbow method can be used to find a close to optimal</w:t>
      </w:r>
      <w:r w:rsidR="000B5BCD">
        <w:rPr>
          <w:lang w:val="en-US"/>
        </w:rPr>
        <w:t xml:space="preserve"> value of </w:t>
      </w:r>
      <w:r w:rsidR="000B5BCD" w:rsidRPr="000B5BCD">
        <w:rPr>
          <w:i/>
          <w:lang w:val="en-US"/>
        </w:rPr>
        <w:t>k</w:t>
      </w:r>
      <w:r w:rsidR="000B5BCD">
        <w:rPr>
          <w:i/>
          <w:lang w:val="en-US"/>
        </w:rPr>
        <w:t xml:space="preserve"> </w:t>
      </w:r>
      <w:r w:rsidR="00776410">
        <w:rPr>
          <w:lang w:val="en-US"/>
        </w:rPr>
        <w:t>by plotting</w:t>
      </w:r>
      <w:r w:rsidR="000B5BCD">
        <w:rPr>
          <w:lang w:val="en-US"/>
        </w:rPr>
        <w:t xml:space="preserve"> SSE against the</w:t>
      </w:r>
      <w:r w:rsidR="000B5BCD" w:rsidRPr="000B5BCD">
        <w:rPr>
          <w:i/>
          <w:lang w:val="en-US"/>
        </w:rPr>
        <w:t xml:space="preserve"> k</w:t>
      </w:r>
      <w:r w:rsidR="000B5BCD">
        <w:rPr>
          <w:i/>
          <w:lang w:val="en-US"/>
        </w:rPr>
        <w:t>.</w:t>
      </w:r>
      <w:r w:rsidR="000B5BCD">
        <w:rPr>
          <w:lang w:val="en-US"/>
        </w:rPr>
        <w:t xml:space="preserve"> </w:t>
      </w:r>
      <w:r w:rsidR="00776410">
        <w:rPr>
          <w:lang w:val="en-US"/>
        </w:rPr>
        <w:t>The</w:t>
      </w:r>
      <w:r w:rsidR="003A40AB">
        <w:rPr>
          <w:lang w:val="en-US"/>
        </w:rPr>
        <w:t xml:space="preserve"> inflexion</w:t>
      </w:r>
      <w:r w:rsidR="00776410">
        <w:rPr>
          <w:lang w:val="en-US"/>
        </w:rPr>
        <w:t xml:space="preserve"> (elbow)</w:t>
      </w:r>
      <w:r w:rsidR="003A40AB">
        <w:rPr>
          <w:lang w:val="en-US"/>
        </w:rPr>
        <w:t xml:space="preserve"> in the graph indicates</w:t>
      </w:r>
      <w:r w:rsidR="000F30F3">
        <w:rPr>
          <w:lang w:val="en-US"/>
        </w:rPr>
        <w:t xml:space="preserve"> a good candidate for </w:t>
      </w:r>
      <w:r w:rsidR="000F30F3" w:rsidRPr="000F30F3">
        <w:rPr>
          <w:i/>
          <w:lang w:val="en-US"/>
        </w:rPr>
        <w:t>k</w:t>
      </w:r>
      <w:r>
        <w:rPr>
          <w:lang w:val="en-US"/>
        </w:rPr>
        <w:t xml:space="preserve"> </w:t>
      </w:r>
      <w:r>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sidR="000B5BCD">
        <w:rPr>
          <w:lang w:val="en-US"/>
        </w:rPr>
        <w:t xml:space="preserve"> and </w:t>
      </w:r>
      <w:r>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32893034"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w:t>
      </w:r>
      <w:r w:rsidR="008A30EE">
        <w:t xml:space="preserve">identifying and </w:t>
      </w:r>
      <w:r w:rsidR="008F34C9">
        <w:t xml:space="preserve">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2F6CE233" w:rsidR="00E8564D" w:rsidRDefault="008F34C9" w:rsidP="008855C8">
      <w:r>
        <w:lastRenderedPageBreak/>
        <w:t>Domain knowledge also needs to factor in selection of variables</w:t>
      </w:r>
      <w:r w:rsidR="00F13E04">
        <w:t xml:space="preserve">. </w:t>
      </w:r>
      <w:r w:rsidR="00F13E04">
        <w:fldChar w:fldCharType="begin" w:fldLock="1"/>
      </w:r>
      <w:r w:rsidR="007427BF">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bookmarkStart w:id="29" w:name="_Toc528253174"/>
      <w:r w:rsidRPr="00375814">
        <w:t>Challenges for ST data mining</w:t>
      </w:r>
      <w:bookmarkEnd w:id="29"/>
      <w:r w:rsidRPr="00375814">
        <w:t xml:space="preserve">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30"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p w14:paraId="03CC19EC" w14:textId="6C09023F" w:rsidR="009B6013" w:rsidRDefault="009B6013" w:rsidP="00812CA8">
      <w:pPr>
        <w:pStyle w:val="Heading3"/>
        <w:rPr>
          <w:lang w:val="en-US"/>
        </w:rPr>
      </w:pPr>
      <w:bookmarkStart w:id="31" w:name="_Toc528253175"/>
      <w:bookmarkEnd w:id="30"/>
      <w:r>
        <w:rPr>
          <w:lang w:val="en-US"/>
        </w:rPr>
        <w:t>Cloud computing</w:t>
      </w:r>
      <w:bookmarkEnd w:id="31"/>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bookmarkStart w:id="32" w:name="_Toc528253176"/>
      <w:r>
        <w:t>Big data t</w:t>
      </w:r>
      <w:r w:rsidR="00931BC5" w:rsidRPr="00375814">
        <w:t>ools</w:t>
      </w:r>
      <w:bookmarkEnd w:id="32"/>
    </w:p>
    <w:p w14:paraId="31541F8D" w14:textId="77777777" w:rsidR="00A84072" w:rsidRPr="00375814" w:rsidRDefault="00A84072" w:rsidP="00812CA8">
      <w:pPr>
        <w:pStyle w:val="Heading4"/>
      </w:pPr>
      <w:bookmarkStart w:id="33" w:name="_Hlk515978082"/>
      <w:r w:rsidRPr="00375814">
        <w:t>Workflow management for scientific big data systems</w:t>
      </w:r>
    </w:p>
    <w:bookmarkEnd w:id="33"/>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0AAC65D" w:rsidR="00A84072" w:rsidRPr="00375814" w:rsidRDefault="00A84072" w:rsidP="00812CA8">
      <w:pPr>
        <w:pStyle w:val="Caption"/>
        <w:rPr>
          <w:iCs w:val="0"/>
          <w:lang w:eastAsia="en-US"/>
        </w:rPr>
      </w:pPr>
      <w:bookmarkStart w:id="34" w:name="_Ref527537454"/>
      <w:bookmarkStart w:id="35" w:name="_Toc527463440"/>
      <w:bookmarkStart w:id="36" w:name="_Ref527531989"/>
      <w:bookmarkStart w:id="37" w:name="_Toc527887144"/>
      <w:r>
        <w:t xml:space="preserve">Figure </w:t>
      </w:r>
      <w:r w:rsidR="00344C1D">
        <w:fldChar w:fldCharType="begin"/>
      </w:r>
      <w:r w:rsidR="00344C1D">
        <w:instrText xml:space="preserve"> SEQ Figure \* ARABIC </w:instrText>
      </w:r>
      <w:r w:rsidR="00344C1D">
        <w:fldChar w:fldCharType="separate"/>
      </w:r>
      <w:r w:rsidR="00F86342">
        <w:rPr>
          <w:noProof/>
        </w:rPr>
        <w:t>5</w:t>
      </w:r>
      <w:r w:rsidR="00344C1D">
        <w:rPr>
          <w:noProof/>
        </w:rPr>
        <w:fldChar w:fldCharType="end"/>
      </w:r>
      <w:bookmarkEnd w:id="34"/>
      <w:r>
        <w:t xml:space="preserve"> </w:t>
      </w:r>
      <w:r w:rsidRPr="00E30FEA">
        <w:t>Reference architecture of a WMS</w:t>
      </w:r>
      <w:bookmarkEnd w:id="35"/>
      <w:bookmarkEnd w:id="36"/>
      <w:bookmarkEnd w:id="37"/>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69F1DAB3" w:rsidR="00C21306" w:rsidRDefault="00C21306" w:rsidP="00812CA8">
      <w:pPr>
        <w:pStyle w:val="Caption"/>
      </w:pPr>
      <w:bookmarkStart w:id="38" w:name="_Ref527538575"/>
      <w:bookmarkStart w:id="39" w:name="_Toc527887145"/>
      <w:r>
        <w:t xml:space="preserve">Figure </w:t>
      </w:r>
      <w:r w:rsidR="00344C1D">
        <w:fldChar w:fldCharType="begin"/>
      </w:r>
      <w:r w:rsidR="00344C1D">
        <w:instrText xml:space="preserve"> SEQ Figure \* ARABIC </w:instrText>
      </w:r>
      <w:r w:rsidR="00344C1D">
        <w:fldChar w:fldCharType="separate"/>
      </w:r>
      <w:r w:rsidR="00F86342">
        <w:rPr>
          <w:noProof/>
        </w:rPr>
        <w:t>6</w:t>
      </w:r>
      <w:r w:rsidR="00344C1D">
        <w:rPr>
          <w:noProof/>
        </w:rPr>
        <w:fldChar w:fldCharType="end"/>
      </w:r>
      <w:bookmarkEnd w:id="38"/>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39"/>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bookmarkStart w:id="40" w:name="_Toc528253177"/>
      <w:r>
        <w:t>Summary</w:t>
      </w:r>
      <w:bookmarkEnd w:id="40"/>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bookmarkStart w:id="41" w:name="_Toc528253178"/>
      <w:r>
        <w:t>Data:</w:t>
      </w:r>
      <w:bookmarkEnd w:id="41"/>
      <w:r>
        <w:t xml:space="preserve">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bookmarkStart w:id="42" w:name="_Toc528253179"/>
      <w:r>
        <w:t>Analytics:</w:t>
      </w:r>
      <w:bookmarkEnd w:id="42"/>
      <w:r>
        <w:t xml:space="preserve">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bookmarkStart w:id="43" w:name="_Toc528253180"/>
      <w:r>
        <w:t>Expertise:</w:t>
      </w:r>
      <w:bookmarkEnd w:id="43"/>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3508E00F" w:rsidR="00E17D8E" w:rsidRPr="00375814" w:rsidRDefault="00E17D8E" w:rsidP="00E17D8E">
      <w:pPr>
        <w:pStyle w:val="Heading1"/>
      </w:pPr>
      <w:bookmarkStart w:id="44" w:name="_Ref527468386"/>
      <w:bookmarkStart w:id="45" w:name="_Toc528253181"/>
      <w:r w:rsidRPr="00375814">
        <w:t>Analysis and Design</w:t>
      </w:r>
      <w:bookmarkEnd w:id="44"/>
      <w:bookmarkEnd w:id="45"/>
    </w:p>
    <w:p w14:paraId="78050306" w14:textId="77777777" w:rsidR="00DD6149" w:rsidRPr="00375814" w:rsidRDefault="00DD6149" w:rsidP="00DD6149">
      <w:pPr>
        <w:pStyle w:val="Heading2"/>
        <w:rPr>
          <w:lang w:eastAsia="en-US" w:bidi="ar-SA"/>
        </w:rPr>
      </w:pPr>
      <w:bookmarkStart w:id="46" w:name="_Ref527468401"/>
      <w:bookmarkStart w:id="47" w:name="_Toc528253182"/>
      <w:r w:rsidRPr="00375814">
        <w:rPr>
          <w:lang w:eastAsia="en-US" w:bidi="ar-SA"/>
        </w:rPr>
        <w:t>System actors</w:t>
      </w:r>
      <w:bookmarkEnd w:id="46"/>
      <w:bookmarkEnd w:id="47"/>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bookmarkStart w:id="48" w:name="_Toc528253183"/>
      <w:r w:rsidRPr="00375814">
        <w:rPr>
          <w:lang w:eastAsia="en-US" w:bidi="ar-SA"/>
        </w:rPr>
        <w:lastRenderedPageBreak/>
        <w:t>General Use Case Analysis</w:t>
      </w:r>
      <w:bookmarkEnd w:id="48"/>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57B32967" w:rsidR="00DD6149" w:rsidRPr="00375814" w:rsidRDefault="00DD6149" w:rsidP="00DD6149">
      <w:pPr>
        <w:pStyle w:val="Heading3"/>
        <w:rPr>
          <w:lang w:eastAsia="en-US" w:bidi="ar-SA"/>
        </w:rPr>
      </w:pPr>
      <w:bookmarkStart w:id="49" w:name="_Toc528253184"/>
      <w:r w:rsidRPr="00375814">
        <w:rPr>
          <w:lang w:eastAsia="en-US" w:bidi="ar-SA"/>
        </w:rPr>
        <w:t>Define workflow</w:t>
      </w:r>
      <w:bookmarkEnd w:id="49"/>
      <w:r w:rsidRPr="00375814">
        <w:rPr>
          <w:lang w:eastAsia="en-US" w:bidi="ar-SA"/>
        </w:rPr>
        <w:t xml:space="preserve">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4094CCB" w:rsidR="00035487" w:rsidRPr="00375814" w:rsidRDefault="00035487" w:rsidP="00035487">
      <w:pPr>
        <w:pStyle w:val="Caption"/>
        <w:rPr>
          <w:rFonts w:cs="Arial"/>
          <w:lang w:eastAsia="en-US" w:bidi="ar-SA"/>
        </w:rPr>
      </w:pPr>
      <w:bookmarkStart w:id="50" w:name="_Ref527363299"/>
      <w:bookmarkStart w:id="51" w:name="_Toc527463441"/>
      <w:bookmarkStart w:id="52" w:name="_Toc527887146"/>
      <w:r>
        <w:t xml:space="preserve">Figure </w:t>
      </w:r>
      <w:r w:rsidR="00344C1D">
        <w:fldChar w:fldCharType="begin"/>
      </w:r>
      <w:r w:rsidR="00344C1D">
        <w:instrText xml:space="preserve"> SEQ Figure \* ARABIC </w:instrText>
      </w:r>
      <w:r w:rsidR="00344C1D">
        <w:fldChar w:fldCharType="separate"/>
      </w:r>
      <w:r w:rsidR="00F86342">
        <w:rPr>
          <w:noProof/>
        </w:rPr>
        <w:t>7</w:t>
      </w:r>
      <w:r w:rsidR="00344C1D">
        <w:rPr>
          <w:noProof/>
        </w:rPr>
        <w:fldChar w:fldCharType="end"/>
      </w:r>
      <w:bookmarkEnd w:id="50"/>
      <w:r>
        <w:t xml:space="preserve"> Define workflow</w:t>
      </w:r>
      <w:bookmarkEnd w:id="51"/>
      <w:bookmarkEnd w:id="52"/>
    </w:p>
    <w:p w14:paraId="379357FC" w14:textId="3D13D281" w:rsidR="00DD6149" w:rsidRPr="00375814" w:rsidRDefault="00DD6149" w:rsidP="00DD6149">
      <w:pPr>
        <w:pStyle w:val="Heading3"/>
        <w:rPr>
          <w:lang w:eastAsia="en-US" w:bidi="ar-SA"/>
        </w:rPr>
      </w:pPr>
      <w:bookmarkStart w:id="53" w:name="_Toc528253185"/>
      <w:r w:rsidRPr="00375814">
        <w:rPr>
          <w:lang w:eastAsia="en-US" w:bidi="ar-SA"/>
        </w:rPr>
        <w:t>Run workflow + monitor resources</w:t>
      </w:r>
      <w:bookmarkEnd w:id="53"/>
      <w:r w:rsidRPr="00375814">
        <w:rPr>
          <w:lang w:eastAsia="en-US" w:bidi="ar-SA"/>
        </w:rPr>
        <w:t xml:space="preserve">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5C3F029C" w:rsidR="00035487" w:rsidRPr="00375814" w:rsidRDefault="00035487" w:rsidP="00035487">
      <w:pPr>
        <w:pStyle w:val="Caption"/>
        <w:rPr>
          <w:rFonts w:cs="Arial"/>
          <w:lang w:eastAsia="en-US" w:bidi="ar-SA"/>
        </w:rPr>
      </w:pPr>
      <w:bookmarkStart w:id="54" w:name="_Ref527363566"/>
      <w:bookmarkStart w:id="55" w:name="_Toc527463442"/>
      <w:bookmarkStart w:id="56" w:name="_Toc527887147"/>
      <w:r>
        <w:t xml:space="preserve">Figure </w:t>
      </w:r>
      <w:r w:rsidR="00344C1D">
        <w:fldChar w:fldCharType="begin"/>
      </w:r>
      <w:r w:rsidR="00344C1D">
        <w:instrText xml:space="preserve"> SEQ Figure \* ARABIC </w:instrText>
      </w:r>
      <w:r w:rsidR="00344C1D">
        <w:fldChar w:fldCharType="separate"/>
      </w:r>
      <w:r w:rsidR="00F86342">
        <w:rPr>
          <w:noProof/>
        </w:rPr>
        <w:t>8</w:t>
      </w:r>
      <w:r w:rsidR="00344C1D">
        <w:rPr>
          <w:noProof/>
        </w:rPr>
        <w:fldChar w:fldCharType="end"/>
      </w:r>
      <w:bookmarkEnd w:id="54"/>
      <w:r>
        <w:t xml:space="preserve"> Run and monitor workflow</w:t>
      </w:r>
      <w:bookmarkEnd w:id="55"/>
      <w:bookmarkEnd w:id="56"/>
    </w:p>
    <w:p w14:paraId="526F22DE" w14:textId="27D95A0D" w:rsidR="00DD6149" w:rsidRPr="00375814" w:rsidRDefault="00DD6149" w:rsidP="00DD6149">
      <w:pPr>
        <w:pStyle w:val="Heading3"/>
        <w:rPr>
          <w:lang w:eastAsia="en-US" w:bidi="ar-SA"/>
        </w:rPr>
      </w:pPr>
      <w:bookmarkStart w:id="57" w:name="_Toc528253186"/>
      <w:r w:rsidRPr="00375814">
        <w:rPr>
          <w:lang w:eastAsia="en-US" w:bidi="ar-SA"/>
        </w:rPr>
        <w:t>Output + visualise results</w:t>
      </w:r>
      <w:bookmarkEnd w:id="57"/>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171AAC43" w:rsidR="00161DBD" w:rsidRPr="00375814" w:rsidRDefault="00161DBD" w:rsidP="00161DBD">
      <w:pPr>
        <w:pStyle w:val="Caption"/>
        <w:rPr>
          <w:rFonts w:cs="Arial"/>
          <w:lang w:eastAsia="en-US" w:bidi="ar-SA"/>
        </w:rPr>
      </w:pPr>
      <w:bookmarkStart w:id="58" w:name="_Ref527363829"/>
      <w:bookmarkStart w:id="59" w:name="_Toc527463443"/>
      <w:bookmarkStart w:id="60" w:name="_Toc527887148"/>
      <w:r>
        <w:t xml:space="preserve">Figure </w:t>
      </w:r>
      <w:r w:rsidR="00344C1D">
        <w:fldChar w:fldCharType="begin"/>
      </w:r>
      <w:r w:rsidR="00344C1D">
        <w:instrText xml:space="preserve"> SEQ Figure \* ARABIC </w:instrText>
      </w:r>
      <w:r w:rsidR="00344C1D">
        <w:fldChar w:fldCharType="separate"/>
      </w:r>
      <w:r w:rsidR="00F86342">
        <w:rPr>
          <w:noProof/>
        </w:rPr>
        <w:t>9</w:t>
      </w:r>
      <w:r w:rsidR="00344C1D">
        <w:rPr>
          <w:noProof/>
        </w:rPr>
        <w:fldChar w:fldCharType="end"/>
      </w:r>
      <w:bookmarkEnd w:id="58"/>
      <w:r>
        <w:t xml:space="preserve"> Output and visualise results</w:t>
      </w:r>
      <w:bookmarkEnd w:id="59"/>
      <w:bookmarkEnd w:id="60"/>
    </w:p>
    <w:p w14:paraId="7A8FD876" w14:textId="028AFD44" w:rsidR="00DD6149" w:rsidRPr="00375814" w:rsidRDefault="00DD6149" w:rsidP="00DD6149">
      <w:pPr>
        <w:pStyle w:val="Heading3"/>
        <w:rPr>
          <w:lang w:eastAsia="en-US" w:bidi="ar-SA"/>
        </w:rPr>
      </w:pPr>
      <w:bookmarkStart w:id="61" w:name="_Toc528253187"/>
      <w:r w:rsidRPr="00375814">
        <w:rPr>
          <w:lang w:eastAsia="en-US" w:bidi="ar-SA"/>
        </w:rPr>
        <w:t>Manage design strategies</w:t>
      </w:r>
      <w:bookmarkEnd w:id="61"/>
      <w:r w:rsidRPr="00375814">
        <w:rPr>
          <w:lang w:eastAsia="en-US" w:bidi="ar-SA"/>
        </w:rPr>
        <w:t xml:space="preserve">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5FE01A07" w:rsidR="008D21C4" w:rsidRDefault="007C2043" w:rsidP="007C2043">
      <w:pPr>
        <w:pStyle w:val="Caption"/>
      </w:pPr>
      <w:bookmarkStart w:id="62" w:name="_Ref527364035"/>
      <w:bookmarkStart w:id="63" w:name="_Toc527463444"/>
      <w:bookmarkStart w:id="64" w:name="_Toc527887149"/>
      <w:r>
        <w:t xml:space="preserve">Figure </w:t>
      </w:r>
      <w:r w:rsidR="00344C1D">
        <w:fldChar w:fldCharType="begin"/>
      </w:r>
      <w:r w:rsidR="00344C1D">
        <w:instrText xml:space="preserve"> SEQ Figure \* ARABIC </w:instrText>
      </w:r>
      <w:r w:rsidR="00344C1D">
        <w:fldChar w:fldCharType="separate"/>
      </w:r>
      <w:r w:rsidR="00F86342">
        <w:rPr>
          <w:noProof/>
        </w:rPr>
        <w:t>10</w:t>
      </w:r>
      <w:r w:rsidR="00344C1D">
        <w:rPr>
          <w:noProof/>
        </w:rPr>
        <w:fldChar w:fldCharType="end"/>
      </w:r>
      <w:bookmarkEnd w:id="62"/>
      <w:r>
        <w:t xml:space="preserve"> Manage design strategies</w:t>
      </w:r>
      <w:bookmarkEnd w:id="63"/>
      <w:bookmarkEnd w:id="64"/>
    </w:p>
    <w:p w14:paraId="7275F9C7" w14:textId="7EE73CCB" w:rsidR="00D25D52" w:rsidRDefault="00CD0971" w:rsidP="00D25D52">
      <w:pPr>
        <w:pStyle w:val="Heading3"/>
        <w:rPr>
          <w:shd w:val="clear" w:color="auto" w:fill="FFFFFF"/>
        </w:rPr>
      </w:pPr>
      <w:bookmarkStart w:id="65" w:name="_Toc528253188"/>
      <w:r>
        <w:t xml:space="preserve">Proposed </w:t>
      </w:r>
      <w:r w:rsidR="007409A4">
        <w:t xml:space="preserve">System </w:t>
      </w:r>
      <w:r w:rsidR="00D25D52">
        <w:t>A</w:t>
      </w:r>
      <w:r w:rsidR="007409A4">
        <w:rPr>
          <w:shd w:val="clear" w:color="auto" w:fill="FFFFFF"/>
        </w:rPr>
        <w:t>rchitecture</w:t>
      </w:r>
      <w:bookmarkEnd w:id="65"/>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4D5F1B6E" w:rsidR="00C4798E" w:rsidRDefault="00C4798E" w:rsidP="00C4798E">
      <w:pPr>
        <w:pStyle w:val="Caption"/>
      </w:pPr>
      <w:bookmarkStart w:id="66" w:name="_Ref527453315"/>
      <w:bookmarkStart w:id="67" w:name="_Toc527463445"/>
      <w:bookmarkStart w:id="68" w:name="_Toc527887150"/>
      <w:r>
        <w:t xml:space="preserve">Figure </w:t>
      </w:r>
      <w:r w:rsidR="00344C1D">
        <w:fldChar w:fldCharType="begin"/>
      </w:r>
      <w:r w:rsidR="00344C1D">
        <w:instrText xml:space="preserve"> SEQ Figure \* ARABIC </w:instrText>
      </w:r>
      <w:r w:rsidR="00344C1D">
        <w:fldChar w:fldCharType="separate"/>
      </w:r>
      <w:r w:rsidR="00F86342">
        <w:rPr>
          <w:noProof/>
        </w:rPr>
        <w:t>11</w:t>
      </w:r>
      <w:r w:rsidR="00344C1D">
        <w:rPr>
          <w:noProof/>
        </w:rPr>
        <w:fldChar w:fldCharType="end"/>
      </w:r>
      <w:bookmarkEnd w:id="66"/>
      <w:r>
        <w:t xml:space="preserve"> Proposed architecture</w:t>
      </w:r>
      <w:bookmarkEnd w:id="67"/>
      <w:bookmarkEnd w:id="68"/>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7F7FFC10" w:rsidR="005E21F1" w:rsidRDefault="00D25D52" w:rsidP="00DB58EF">
      <w:pPr>
        <w:pStyle w:val="Caption"/>
      </w:pPr>
      <w:bookmarkStart w:id="69" w:name="_Ref527453843"/>
      <w:bookmarkStart w:id="70" w:name="_Toc527463446"/>
      <w:bookmarkStart w:id="71" w:name="_Toc527887151"/>
      <w:r>
        <w:t xml:space="preserve">Figure </w:t>
      </w:r>
      <w:r w:rsidR="00344C1D">
        <w:fldChar w:fldCharType="begin"/>
      </w:r>
      <w:r w:rsidR="00344C1D">
        <w:instrText xml:space="preserve"> SEQ Figure \* ARABIC </w:instrText>
      </w:r>
      <w:r w:rsidR="00344C1D">
        <w:fldChar w:fldCharType="separate"/>
      </w:r>
      <w:r w:rsidR="00F86342">
        <w:rPr>
          <w:noProof/>
        </w:rPr>
        <w:t>12</w:t>
      </w:r>
      <w:r w:rsidR="00344C1D">
        <w:rPr>
          <w:noProof/>
        </w:rPr>
        <w:fldChar w:fldCharType="end"/>
      </w:r>
      <w:bookmarkEnd w:id="69"/>
      <w:r>
        <w:t xml:space="preserve"> </w:t>
      </w:r>
      <w:r w:rsidRPr="00EB3EFD">
        <w:t xml:space="preserve">Architecture for the </w:t>
      </w:r>
      <w:r w:rsidR="00BF1692">
        <w:t>system</w:t>
      </w:r>
      <w:bookmarkEnd w:id="70"/>
      <w:bookmarkEnd w:id="71"/>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171C9980" w:rsidR="007311DA" w:rsidRDefault="007311DA" w:rsidP="007311DA">
      <w:pPr>
        <w:pStyle w:val="Caption"/>
      </w:pPr>
      <w:bookmarkStart w:id="72" w:name="_Ref527453906"/>
      <w:bookmarkStart w:id="73" w:name="_Toc527463447"/>
      <w:bookmarkStart w:id="74" w:name="_Toc527887152"/>
      <w:r>
        <w:t xml:space="preserve">Figure </w:t>
      </w:r>
      <w:r w:rsidR="00344C1D">
        <w:fldChar w:fldCharType="begin"/>
      </w:r>
      <w:r w:rsidR="00344C1D">
        <w:instrText xml:space="preserve"> SEQ Figure \* ARABIC </w:instrText>
      </w:r>
      <w:r w:rsidR="00344C1D">
        <w:fldChar w:fldCharType="separate"/>
      </w:r>
      <w:r w:rsidR="00F86342">
        <w:rPr>
          <w:noProof/>
        </w:rPr>
        <w:t>13</w:t>
      </w:r>
      <w:r w:rsidR="00344C1D">
        <w:rPr>
          <w:noProof/>
        </w:rPr>
        <w:fldChar w:fldCharType="end"/>
      </w:r>
      <w:bookmarkEnd w:id="72"/>
      <w:r w:rsidR="00FB7578">
        <w:t xml:space="preserve"> Simplified</w:t>
      </w:r>
      <w:r>
        <w:t xml:space="preserve"> package diagram.</w:t>
      </w:r>
      <w:bookmarkEnd w:id="73"/>
      <w:bookmarkEnd w:id="74"/>
    </w:p>
    <w:p w14:paraId="4799148F" w14:textId="77777777" w:rsidR="00A44D64" w:rsidRDefault="00A44D64" w:rsidP="00A44D64">
      <w:pPr>
        <w:pStyle w:val="Heading2"/>
      </w:pPr>
      <w:bookmarkStart w:id="75" w:name="_Toc528253189"/>
      <w:r>
        <w:t>Sequence Diagrams for General use cases</w:t>
      </w:r>
      <w:bookmarkEnd w:id="75"/>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76BEFA05" w:rsidR="00A44D64" w:rsidRDefault="00A44D64" w:rsidP="00A44D64">
      <w:pPr>
        <w:pStyle w:val="Caption"/>
        <w:jc w:val="left"/>
      </w:pPr>
      <w:bookmarkStart w:id="76" w:name="_Ref527468294"/>
      <w:bookmarkStart w:id="77" w:name="_Toc527463452"/>
      <w:bookmarkStart w:id="78" w:name="_Toc527887153"/>
      <w:r>
        <w:t xml:space="preserve">Figure </w:t>
      </w:r>
      <w:r w:rsidR="00344C1D">
        <w:fldChar w:fldCharType="begin"/>
      </w:r>
      <w:r w:rsidR="00344C1D">
        <w:instrText xml:space="preserve"> SEQ Figure \* ARABIC </w:instrText>
      </w:r>
      <w:r w:rsidR="00344C1D">
        <w:fldChar w:fldCharType="separate"/>
      </w:r>
      <w:r w:rsidR="00F86342">
        <w:rPr>
          <w:noProof/>
        </w:rPr>
        <w:t>14</w:t>
      </w:r>
      <w:r w:rsidR="00344C1D">
        <w:rPr>
          <w:noProof/>
        </w:rPr>
        <w:fldChar w:fldCharType="end"/>
      </w:r>
      <w:bookmarkEnd w:id="76"/>
      <w:r>
        <w:t xml:space="preserve"> </w:t>
      </w:r>
      <w:r w:rsidRPr="00504BBF">
        <w:t xml:space="preserve">Sequence diagram for defining </w:t>
      </w:r>
      <w:r>
        <w:t xml:space="preserve">and running </w:t>
      </w:r>
      <w:r w:rsidRPr="00504BBF">
        <w:t>a workflow</w:t>
      </w:r>
      <w:bookmarkEnd w:id="77"/>
      <w:bookmarkEnd w:id="78"/>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74BA37F" w:rsidR="00A44D64" w:rsidRDefault="00A44D64" w:rsidP="00A44D64">
      <w:pPr>
        <w:pStyle w:val="Caption"/>
        <w:jc w:val="left"/>
      </w:pPr>
      <w:bookmarkStart w:id="79" w:name="_Ref527468296"/>
      <w:bookmarkStart w:id="80" w:name="_Toc527463453"/>
      <w:bookmarkStart w:id="81" w:name="_Ref527622016"/>
      <w:bookmarkStart w:id="82" w:name="_Toc527887154"/>
      <w:r>
        <w:t xml:space="preserve">Figure </w:t>
      </w:r>
      <w:r w:rsidR="00344C1D">
        <w:fldChar w:fldCharType="begin"/>
      </w:r>
      <w:r w:rsidR="00344C1D">
        <w:instrText xml:space="preserve"> SEQ Figure \* ARABIC </w:instrText>
      </w:r>
      <w:r w:rsidR="00344C1D">
        <w:fldChar w:fldCharType="separate"/>
      </w:r>
      <w:r w:rsidR="00F86342">
        <w:rPr>
          <w:noProof/>
        </w:rPr>
        <w:t>15</w:t>
      </w:r>
      <w:r w:rsidR="00344C1D">
        <w:rPr>
          <w:noProof/>
        </w:rPr>
        <w:fldChar w:fldCharType="end"/>
      </w:r>
      <w:bookmarkEnd w:id="79"/>
      <w:r>
        <w:t xml:space="preserve"> </w:t>
      </w:r>
      <w:r w:rsidRPr="00955EB9">
        <w:t>Sequence diagram for monitor</w:t>
      </w:r>
      <w:r>
        <w:t>ing</w:t>
      </w:r>
      <w:r w:rsidRPr="00955EB9">
        <w:t xml:space="preserve"> workflow</w:t>
      </w:r>
      <w:r>
        <w:t>s and resources</w:t>
      </w:r>
      <w:r w:rsidRPr="00955EB9">
        <w:t>.</w:t>
      </w:r>
      <w:bookmarkEnd w:id="80"/>
      <w:bookmarkEnd w:id="81"/>
      <w:bookmarkEnd w:id="82"/>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85886DD" w:rsidR="00A44D64" w:rsidRDefault="00A44D64" w:rsidP="00A44D64">
      <w:pPr>
        <w:pStyle w:val="Caption"/>
        <w:jc w:val="left"/>
      </w:pPr>
      <w:bookmarkStart w:id="83" w:name="_Ref527468299"/>
      <w:bookmarkStart w:id="84" w:name="_Toc527463454"/>
      <w:bookmarkStart w:id="85" w:name="_Ref527475493"/>
      <w:bookmarkStart w:id="86" w:name="_Toc527887155"/>
      <w:r>
        <w:t xml:space="preserve">Figure </w:t>
      </w:r>
      <w:r w:rsidR="00344C1D">
        <w:fldChar w:fldCharType="begin"/>
      </w:r>
      <w:r w:rsidR="00344C1D">
        <w:instrText xml:space="preserve"> SEQ Figure \* ARABIC </w:instrText>
      </w:r>
      <w:r w:rsidR="00344C1D">
        <w:fldChar w:fldCharType="separate"/>
      </w:r>
      <w:r w:rsidR="00F86342">
        <w:rPr>
          <w:noProof/>
        </w:rPr>
        <w:t>16</w:t>
      </w:r>
      <w:r w:rsidR="00344C1D">
        <w:rPr>
          <w:noProof/>
        </w:rPr>
        <w:fldChar w:fldCharType="end"/>
      </w:r>
      <w:bookmarkEnd w:id="83"/>
      <w:r>
        <w:t xml:space="preserve"> </w:t>
      </w:r>
      <w:r w:rsidRPr="00304ECC">
        <w:t xml:space="preserve">Sequence diagram for </w:t>
      </w:r>
      <w:r>
        <w:t>show or generate dashboard</w:t>
      </w:r>
      <w:r w:rsidRPr="00304ECC">
        <w:t>.</w:t>
      </w:r>
      <w:bookmarkEnd w:id="84"/>
      <w:bookmarkEnd w:id="85"/>
      <w:bookmarkEnd w:id="86"/>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6BE5F887" w:rsidR="00A44D64" w:rsidRPr="0021389F" w:rsidRDefault="00A44D64" w:rsidP="00A44D64">
      <w:pPr>
        <w:pStyle w:val="Caption"/>
      </w:pPr>
      <w:bookmarkStart w:id="87" w:name="_Ref527468301"/>
      <w:bookmarkStart w:id="88" w:name="_Toc527463455"/>
      <w:bookmarkStart w:id="89" w:name="_Toc527887156"/>
      <w:r>
        <w:t xml:space="preserve">Figure </w:t>
      </w:r>
      <w:r w:rsidR="00344C1D">
        <w:fldChar w:fldCharType="begin"/>
      </w:r>
      <w:r w:rsidR="00344C1D">
        <w:instrText xml:space="preserve"> SEQ Figure \* ARABIC </w:instrText>
      </w:r>
      <w:r w:rsidR="00344C1D">
        <w:fldChar w:fldCharType="separate"/>
      </w:r>
      <w:r w:rsidR="00F86342">
        <w:rPr>
          <w:noProof/>
        </w:rPr>
        <w:t>17</w:t>
      </w:r>
      <w:r w:rsidR="00344C1D">
        <w:rPr>
          <w:noProof/>
        </w:rPr>
        <w:fldChar w:fldCharType="end"/>
      </w:r>
      <w:bookmarkEnd w:id="87"/>
      <w:r>
        <w:t xml:space="preserve"> Sequence diagram for generate dashboard also see </w:t>
      </w:r>
      <w:bookmarkEnd w:id="88"/>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89"/>
    </w:p>
    <w:p w14:paraId="58186B99" w14:textId="77777777" w:rsidR="00FB3FED" w:rsidRDefault="00FB3FED" w:rsidP="00FB3FED">
      <w:pPr>
        <w:pStyle w:val="Heading2"/>
      </w:pPr>
      <w:bookmarkStart w:id="90" w:name="_Toc528253190"/>
      <w:r w:rsidRPr="00375814">
        <w:t>Design methodology</w:t>
      </w:r>
      <w:bookmarkEnd w:id="90"/>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09761CB6" w:rsidR="00FB3FED" w:rsidRPr="000A01A1" w:rsidRDefault="00FB3FED" w:rsidP="00FB3FED">
      <w:pPr>
        <w:pStyle w:val="Caption"/>
      </w:pPr>
      <w:bookmarkStart w:id="91" w:name="_Ref527362010"/>
      <w:bookmarkStart w:id="92" w:name="_Toc527463448"/>
      <w:bookmarkStart w:id="93" w:name="_Toc527887157"/>
      <w:r>
        <w:t xml:space="preserve">Figure </w:t>
      </w:r>
      <w:r w:rsidR="00344C1D">
        <w:fldChar w:fldCharType="begin"/>
      </w:r>
      <w:r w:rsidR="00344C1D">
        <w:instrText xml:space="preserve"> SEQ Figure \* ARABIC </w:instrText>
      </w:r>
      <w:r w:rsidR="00344C1D">
        <w:fldChar w:fldCharType="separate"/>
      </w:r>
      <w:r w:rsidR="00F86342">
        <w:rPr>
          <w:noProof/>
        </w:rPr>
        <w:t>18</w:t>
      </w:r>
      <w:r w:rsidR="00344C1D">
        <w:rPr>
          <w:noProof/>
        </w:rPr>
        <w:fldChar w:fldCharType="end"/>
      </w:r>
      <w:bookmarkEnd w:id="91"/>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92"/>
      <w:bookmarkEnd w:id="93"/>
    </w:p>
    <w:p w14:paraId="60BF99B2" w14:textId="30886582" w:rsidR="00E17D8E" w:rsidRDefault="00E17D8E" w:rsidP="00E17D8E">
      <w:pPr>
        <w:pStyle w:val="Heading1"/>
      </w:pPr>
      <w:bookmarkStart w:id="94" w:name="_Toc528253191"/>
      <w:r w:rsidRPr="00375814">
        <w:lastRenderedPageBreak/>
        <w:t>Implementation</w:t>
      </w:r>
      <w:bookmarkEnd w:id="94"/>
    </w:p>
    <w:p w14:paraId="1EA29411" w14:textId="5FAB6676" w:rsidR="004E3618" w:rsidRPr="004E3618" w:rsidRDefault="004E3618" w:rsidP="004E3618">
      <w:pPr>
        <w:pStyle w:val="Heading2"/>
      </w:pPr>
      <w:bookmarkStart w:id="95" w:name="_Toc528253192"/>
      <w:r>
        <w:t>Development iterations</w:t>
      </w:r>
      <w:bookmarkEnd w:id="95"/>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bookmarkStart w:id="96" w:name="_Toc528253193"/>
      <w:r>
        <w:t>Environment</w:t>
      </w:r>
      <w:bookmarkEnd w:id="96"/>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bookmarkStart w:id="97" w:name="_Toc528253194"/>
      <w:r w:rsidRPr="00375814">
        <w:t>Architecture</w:t>
      </w:r>
      <w:bookmarkEnd w:id="97"/>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ECEEEB9" w:rsidR="00110AE4" w:rsidRPr="00110AE4" w:rsidRDefault="00677C9E" w:rsidP="00677C9E">
      <w:pPr>
        <w:pStyle w:val="Caption"/>
      </w:pPr>
      <w:bookmarkStart w:id="98" w:name="_Toc527463449"/>
      <w:bookmarkStart w:id="99" w:name="_Toc527887158"/>
      <w:r>
        <w:t xml:space="preserve">Figure </w:t>
      </w:r>
      <w:r w:rsidR="00344C1D">
        <w:fldChar w:fldCharType="begin"/>
      </w:r>
      <w:r w:rsidR="00344C1D">
        <w:instrText xml:space="preserve"> SEQ Figure \* ARABIC </w:instrText>
      </w:r>
      <w:r w:rsidR="00344C1D">
        <w:fldChar w:fldCharType="separate"/>
      </w:r>
      <w:r w:rsidR="00F86342">
        <w:rPr>
          <w:noProof/>
        </w:rPr>
        <w:t>19</w:t>
      </w:r>
      <w:r w:rsidR="00344C1D">
        <w:rPr>
          <w:noProof/>
        </w:rPr>
        <w:fldChar w:fldCharType="end"/>
      </w:r>
      <w:r>
        <w:t xml:space="preserve"> </w:t>
      </w:r>
      <w:r w:rsidR="00C91729">
        <w:t>Deployment on AWS</w:t>
      </w:r>
      <w:bookmarkEnd w:id="98"/>
      <w:bookmarkEnd w:id="99"/>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0CAFAFB" w14:textId="77777777" w:rsidR="006D39C7" w:rsidRDefault="006D39C7" w:rsidP="006D39C7">
      <w:pPr>
        <w:pStyle w:val="Heading2"/>
      </w:pPr>
      <w:bookmarkStart w:id="100" w:name="_Toc528253195"/>
      <w:bookmarkStart w:id="101" w:name="_Hlk517953450"/>
      <w:r>
        <w:lastRenderedPageBreak/>
        <w:t>Packages</w:t>
      </w:r>
      <w:bookmarkEnd w:id="100"/>
    </w:p>
    <w:p w14:paraId="460B377D" w14:textId="77777777" w:rsidR="006D39C7" w:rsidRDefault="006D39C7" w:rsidP="006D39C7">
      <w:pPr>
        <w:keepNext/>
      </w:pPr>
      <w:r>
        <w:rPr>
          <w:noProof/>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2">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086099D5" w:rsidR="006D39C7" w:rsidRDefault="006D39C7" w:rsidP="006D39C7">
      <w:pPr>
        <w:pStyle w:val="Caption"/>
      </w:pPr>
      <w:bookmarkStart w:id="102" w:name="_Ref527362187"/>
      <w:bookmarkStart w:id="103" w:name="_Toc527463451"/>
      <w:bookmarkStart w:id="104" w:name="_Toc527887160"/>
      <w:r>
        <w:t xml:space="preserve">Figure </w:t>
      </w:r>
      <w:r w:rsidR="00344C1D">
        <w:fldChar w:fldCharType="begin"/>
      </w:r>
      <w:r w:rsidR="00344C1D">
        <w:instrText xml:space="preserve"> SEQ Figure \* ARABIC </w:instrText>
      </w:r>
      <w:r w:rsidR="00344C1D">
        <w:fldChar w:fldCharType="separate"/>
      </w:r>
      <w:r w:rsidR="00F86342">
        <w:rPr>
          <w:noProof/>
        </w:rPr>
        <w:t>20</w:t>
      </w:r>
      <w:r w:rsidR="00344C1D">
        <w:rPr>
          <w:noProof/>
        </w:rPr>
        <w:fldChar w:fldCharType="end"/>
      </w:r>
      <w:bookmarkEnd w:id="102"/>
      <w:r>
        <w:t xml:space="preserve"> Coordination, User Interface and Visualisation package</w:t>
      </w:r>
      <w:bookmarkEnd w:id="103"/>
      <w:r>
        <w:t>s overview</w:t>
      </w:r>
      <w:bookmarkEnd w:id="104"/>
    </w:p>
    <w:p w14:paraId="76B7862B" w14:textId="77777777" w:rsidR="006D39C7" w:rsidRDefault="006D39C7" w:rsidP="006D39C7">
      <w:r>
        <w:t>The system is implemented with four key packages (</w:t>
      </w:r>
      <w:r>
        <w:fldChar w:fldCharType="begin"/>
      </w:r>
      <w:r>
        <w:instrText xml:space="preserve"> REF _Ref527362187 \h </w:instrText>
      </w:r>
      <w:r>
        <w:fldChar w:fldCharType="separate"/>
      </w:r>
      <w:r>
        <w:t xml:space="preserve">Figure </w:t>
      </w:r>
      <w:r>
        <w:rPr>
          <w:noProof/>
        </w:rPr>
        <w:t>19</w:t>
      </w:r>
      <w:r>
        <w:fldChar w:fldCharType="end"/>
      </w:r>
      <w:r>
        <w:t xml:space="preserve"> and </w:t>
      </w:r>
      <w:r>
        <w:fldChar w:fldCharType="begin"/>
      </w:r>
      <w:r>
        <w:instrText xml:space="preserve"> REF _Ref527719290 \h </w:instrText>
      </w:r>
      <w:r>
        <w:fldChar w:fldCharType="separate"/>
      </w:r>
      <w:r>
        <w:t xml:space="preserve">Figure </w:t>
      </w:r>
      <w:r>
        <w:rPr>
          <w:noProof/>
        </w:rPr>
        <w:t>20</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 a mocked-up editor) of the design strategies editor.</w:t>
      </w:r>
    </w:p>
    <w:p w14:paraId="79A30944" w14:textId="77777777" w:rsidR="006D39C7" w:rsidRDefault="006D39C7" w:rsidP="006D39C7">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Default="006D39C7" w:rsidP="006D39C7">
      <w:pPr>
        <w:keepNext/>
      </w:pPr>
      <w:r>
        <w:rPr>
          <w:noProof/>
        </w:rPr>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1010A315" w:rsidR="006D39C7" w:rsidRDefault="006D39C7" w:rsidP="006D39C7">
      <w:pPr>
        <w:pStyle w:val="Caption"/>
      </w:pPr>
      <w:bookmarkStart w:id="105" w:name="_Ref527719290"/>
      <w:bookmarkStart w:id="106" w:name="_Toc527887161"/>
      <w:r>
        <w:t xml:space="preserve">Figure </w:t>
      </w:r>
      <w:r w:rsidR="00344C1D">
        <w:fldChar w:fldCharType="begin"/>
      </w:r>
      <w:r w:rsidR="00344C1D">
        <w:instrText xml:space="preserve"> SEQ Figure \* ARABIC </w:instrText>
      </w:r>
      <w:r w:rsidR="00344C1D">
        <w:fldChar w:fldCharType="separate"/>
      </w:r>
      <w:r w:rsidR="00F86342">
        <w:rPr>
          <w:noProof/>
        </w:rPr>
        <w:t>21</w:t>
      </w:r>
      <w:r w:rsidR="00344C1D">
        <w:rPr>
          <w:noProof/>
        </w:rPr>
        <w:fldChar w:fldCharType="end"/>
      </w:r>
      <w:bookmarkEnd w:id="105"/>
      <w:r>
        <w:t xml:space="preserve"> Analysis package overview</w:t>
      </w:r>
      <w:bookmarkEnd w:id="106"/>
    </w:p>
    <w:p w14:paraId="41F8196A" w14:textId="77777777" w:rsidR="006D39C7" w:rsidRDefault="006D39C7" w:rsidP="006D39C7">
      <w:r>
        <w:t xml:space="preserve">The Analysis package is independent of other packages and defines the analytical procedure used by Apache Spark running on AWS EMR. It includes four sub-packages each handling different aspects of the analytic routine. Analysis parameters defined by the User Interface are parsed and filtered by classes within the Read Filter sub-package. The Performance sub-package computes the performance of clustering solution using a series of standard indices, additionally the number of clusters can be optimised base on one of these indices.  Classification sub-package implements t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Data vectors are submitted to the Classification sub-package, clustering models are constructed, and the data is classified and assigned applicable design strategies. Finally, the Output sub-package organises the results and the meta-data related to the performance of the process and writes these in a logical storage structure to S3.</w:t>
      </w:r>
    </w:p>
    <w:p w14:paraId="65F3DF22" w14:textId="77777777" w:rsidR="006D39C7" w:rsidRPr="00985BC9" w:rsidRDefault="006D39C7" w:rsidP="006D39C7">
      <w:r>
        <w:lastRenderedPageBreak/>
        <w:t>Once analysis completes the GeoVisualisation class in the Visualisation package is used to post- process analytic output and move files to public buckets on S3 with a unique URL that is provided to the user. A webpage is created which references the dashboard framework components (also hosted within a public area of S3) and provides an interactive, online interface for visualising the results.</w:t>
      </w:r>
    </w:p>
    <w:p w14:paraId="381C34B8" w14:textId="77777777" w:rsidR="00CD0971" w:rsidRPr="00E0588B" w:rsidRDefault="00CD0971" w:rsidP="00CD0971">
      <w:pPr>
        <w:pStyle w:val="Heading2"/>
      </w:pPr>
      <w:bookmarkStart w:id="107" w:name="_Toc528253196"/>
      <w:r w:rsidRPr="00E0588B">
        <w:t>Climate data</w:t>
      </w:r>
      <w:bookmarkEnd w:id="107"/>
    </w:p>
    <w:p w14:paraId="2D1F4E10" w14:textId="5CC74FB1" w:rsidR="00CD0971" w:rsidRPr="00E0588B" w:rsidRDefault="00CD0971" w:rsidP="00CD0971">
      <w:bookmarkStart w:id="108"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109"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110" w:name="_Hlk517947775"/>
      <w:r w:rsidRPr="00E0588B">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110"/>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111"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112" w:name="_Hlk517947864"/>
      <w:bookmarkEnd w:id="111"/>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109"/>
    <w:bookmarkEnd w:id="112"/>
    <w:p w14:paraId="64530046" w14:textId="5A123C24" w:rsidR="00CD0971" w:rsidRDefault="003A7318" w:rsidP="003A7318">
      <w:pPr>
        <w:jc w:val="left"/>
      </w:pPr>
      <w:r>
        <w:t>Source code for the data preparation is available at</w:t>
      </w:r>
      <w:r w:rsidR="00CD0971">
        <w:t xml:space="preserve">: </w:t>
      </w:r>
      <w:hyperlink r:id="rId34" w:history="1">
        <w:r w:rsidR="00CD0971" w:rsidRPr="00192367">
          <w:rPr>
            <w:rStyle w:val="Hyperlink"/>
          </w:rPr>
          <w:t>https://github.com/rolyhudson/griddedClimateDataProcessing.git</w:t>
        </w:r>
      </w:hyperlink>
    </w:p>
    <w:bookmarkEnd w:id="101"/>
    <w:bookmarkEnd w:id="108"/>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C50449C" w:rsidR="00CD0971" w:rsidRDefault="00CD0971" w:rsidP="00CD0971">
      <w:pPr>
        <w:pStyle w:val="Caption"/>
      </w:pPr>
      <w:bookmarkStart w:id="113" w:name="_Ref526350650"/>
      <w:bookmarkStart w:id="114" w:name="_Toc527463450"/>
      <w:bookmarkStart w:id="115" w:name="_Toc527887159"/>
      <w:r>
        <w:t xml:space="preserve">Figure </w:t>
      </w:r>
      <w:r w:rsidR="00344C1D">
        <w:fldChar w:fldCharType="begin"/>
      </w:r>
      <w:r w:rsidR="00344C1D">
        <w:instrText xml:space="preserve"> SEQ Figure \* ARABIC </w:instrText>
      </w:r>
      <w:r w:rsidR="00344C1D">
        <w:fldChar w:fldCharType="separate"/>
      </w:r>
      <w:r w:rsidR="00F86342">
        <w:rPr>
          <w:noProof/>
        </w:rPr>
        <w:t>22</w:t>
      </w:r>
      <w:r w:rsidR="00344C1D">
        <w:rPr>
          <w:noProof/>
        </w:rPr>
        <w:fldChar w:fldCharType="end"/>
      </w:r>
      <w:bookmarkEnd w:id="113"/>
      <w:r>
        <w:t xml:space="preserve"> </w:t>
      </w:r>
      <w:r w:rsidRPr="006F2E1E">
        <w:t>Flow diagram showing the stages of the data preparation process.</w:t>
      </w:r>
      <w:bookmarkEnd w:id="114"/>
      <w:bookmarkEnd w:id="115"/>
    </w:p>
    <w:p w14:paraId="1AF29F50" w14:textId="1F05294F" w:rsidR="001026DD" w:rsidRDefault="001026DD" w:rsidP="00FE6526">
      <w:pPr>
        <w:pStyle w:val="Heading2"/>
      </w:pPr>
      <w:bookmarkStart w:id="116" w:name="_Toc528253197"/>
      <w:r>
        <w:lastRenderedPageBreak/>
        <w:t>Workflow management system</w:t>
      </w:r>
      <w:bookmarkEnd w:id="116"/>
    </w:p>
    <w:p w14:paraId="240E771F" w14:textId="04054F7C" w:rsidR="007A3AC2" w:rsidRPr="007A3AC2" w:rsidRDefault="007A3AC2" w:rsidP="007A3AC2">
      <w:pPr>
        <w:pStyle w:val="Heading3"/>
      </w:pPr>
      <w:bookmarkStart w:id="117" w:name="_Toc528253198"/>
      <w:r>
        <w:t>Workflowbuilder and Coordination package class diagrams</w:t>
      </w:r>
      <w:bookmarkEnd w:id="117"/>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69D20250" w:rsidR="00CD48EF" w:rsidRDefault="00096E6E" w:rsidP="00096E6E">
      <w:pPr>
        <w:pStyle w:val="Caption"/>
      </w:pPr>
      <w:bookmarkStart w:id="118" w:name="_Ref527540515"/>
      <w:bookmarkStart w:id="119" w:name="_Toc527887162"/>
      <w:r>
        <w:t xml:space="preserve">Figure </w:t>
      </w:r>
      <w:r w:rsidR="00344C1D">
        <w:fldChar w:fldCharType="begin"/>
      </w:r>
      <w:r w:rsidR="00344C1D">
        <w:instrText xml:space="preserve"> SEQ Figure \* ARABIC </w:instrText>
      </w:r>
      <w:r w:rsidR="00344C1D">
        <w:fldChar w:fldCharType="separate"/>
      </w:r>
      <w:r w:rsidR="00F86342">
        <w:rPr>
          <w:noProof/>
        </w:rPr>
        <w:t>23</w:t>
      </w:r>
      <w:r w:rsidR="00344C1D">
        <w:rPr>
          <w:noProof/>
        </w:rPr>
        <w:fldChar w:fldCharType="end"/>
      </w:r>
      <w:bookmarkEnd w:id="118"/>
      <w:r>
        <w:t xml:space="preserve"> </w:t>
      </w:r>
      <w:r w:rsidRPr="00293985">
        <w:t>Workflowbuilder package class diagrams</w:t>
      </w:r>
      <w:r>
        <w:t xml:space="preserve"> a</w:t>
      </w:r>
      <w:bookmarkEnd w:id="119"/>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15BADACE" w:rsidR="00CD48EF" w:rsidRDefault="00096E6E" w:rsidP="00096E6E">
      <w:pPr>
        <w:pStyle w:val="Caption"/>
      </w:pPr>
      <w:bookmarkStart w:id="120" w:name="_Ref527540519"/>
      <w:bookmarkStart w:id="121" w:name="_Toc527887163"/>
      <w:r>
        <w:t xml:space="preserve">Figure </w:t>
      </w:r>
      <w:r w:rsidR="00344C1D">
        <w:fldChar w:fldCharType="begin"/>
      </w:r>
      <w:r w:rsidR="00344C1D">
        <w:instrText xml:space="preserve"> SEQ Figure \* ARABIC </w:instrText>
      </w:r>
      <w:r w:rsidR="00344C1D">
        <w:fldChar w:fldCharType="separate"/>
      </w:r>
      <w:r w:rsidR="00F86342">
        <w:rPr>
          <w:noProof/>
        </w:rPr>
        <w:t>24</w:t>
      </w:r>
      <w:r w:rsidR="00344C1D">
        <w:rPr>
          <w:noProof/>
        </w:rPr>
        <w:fldChar w:fldCharType="end"/>
      </w:r>
      <w:bookmarkEnd w:id="120"/>
      <w:r>
        <w:t xml:space="preserve"> </w:t>
      </w:r>
      <w:r w:rsidRPr="007A7579">
        <w:t>Workflowbuilder package class diagrams</w:t>
      </w:r>
      <w:r>
        <w:t xml:space="preserve"> b</w:t>
      </w:r>
      <w:bookmarkEnd w:id="121"/>
    </w:p>
    <w:p w14:paraId="021CD3AB" w14:textId="77777777" w:rsidR="00526929" w:rsidRPr="006155E9" w:rsidRDefault="00526929" w:rsidP="00526929">
      <w:pPr>
        <w:pStyle w:val="Heading3"/>
      </w:pPr>
      <w:bookmarkStart w:id="122" w:name="_Toc528253199"/>
      <w:r>
        <w:t>Workflow creation</w:t>
      </w:r>
      <w:bookmarkEnd w:id="122"/>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6DDD3821" w:rsidR="00096E6E" w:rsidRDefault="00096E6E" w:rsidP="00096E6E">
      <w:pPr>
        <w:pStyle w:val="Caption"/>
      </w:pPr>
      <w:bookmarkStart w:id="123" w:name="_Ref527540533"/>
      <w:bookmarkStart w:id="124" w:name="_Toc527887164"/>
      <w:r>
        <w:t xml:space="preserve">Figure </w:t>
      </w:r>
      <w:r w:rsidR="00344C1D">
        <w:fldChar w:fldCharType="begin"/>
      </w:r>
      <w:r w:rsidR="00344C1D">
        <w:instrText xml:space="preserve"> SEQ Figure \* ARABIC </w:instrText>
      </w:r>
      <w:r w:rsidR="00344C1D">
        <w:fldChar w:fldCharType="separate"/>
      </w:r>
      <w:r w:rsidR="00F86342">
        <w:rPr>
          <w:noProof/>
        </w:rPr>
        <w:t>25</w:t>
      </w:r>
      <w:r w:rsidR="00344C1D">
        <w:rPr>
          <w:noProof/>
        </w:rPr>
        <w:fldChar w:fldCharType="end"/>
      </w:r>
      <w:bookmarkEnd w:id="123"/>
      <w:r>
        <w:t xml:space="preserve"> Coordination package class diagrams</w:t>
      </w:r>
      <w:bookmarkEnd w:id="124"/>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8D1CCF2" w:rsidR="001519B1" w:rsidRDefault="001519B1" w:rsidP="001519B1">
      <w:pPr>
        <w:pStyle w:val="Caption"/>
      </w:pPr>
      <w:bookmarkStart w:id="125" w:name="_Ref527545062"/>
      <w:bookmarkStart w:id="126" w:name="_Toc527887165"/>
      <w:r>
        <w:t xml:space="preserve">Figure </w:t>
      </w:r>
      <w:r w:rsidR="00344C1D">
        <w:fldChar w:fldCharType="begin"/>
      </w:r>
      <w:r w:rsidR="00344C1D">
        <w:instrText xml:space="preserve"> SEQ Figure \* ARABIC </w:instrText>
      </w:r>
      <w:r w:rsidR="00344C1D">
        <w:fldChar w:fldCharType="separate"/>
      </w:r>
      <w:r w:rsidR="00F86342">
        <w:rPr>
          <w:noProof/>
        </w:rPr>
        <w:t>26</w:t>
      </w:r>
      <w:r w:rsidR="00344C1D">
        <w:rPr>
          <w:noProof/>
        </w:rPr>
        <w:fldChar w:fldCharType="end"/>
      </w:r>
      <w:bookmarkEnd w:id="125"/>
      <w:r>
        <w:t xml:space="preserve"> GUI for Workflowbuilder</w:t>
      </w:r>
      <w:bookmarkEnd w:id="126"/>
    </w:p>
    <w:p w14:paraId="4000441A" w14:textId="3F7792B4" w:rsidR="001E2030" w:rsidRDefault="001E2030" w:rsidP="001E2030">
      <w:pPr>
        <w:pStyle w:val="Heading3"/>
      </w:pPr>
      <w:bookmarkStart w:id="127" w:name="_Toc528253200"/>
      <w:r>
        <w:t>Monitoring resources and workflows</w:t>
      </w:r>
      <w:bookmarkEnd w:id="127"/>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68D901D" w:rsidR="00A64297" w:rsidRDefault="00183317" w:rsidP="00183317">
      <w:pPr>
        <w:pStyle w:val="Caption"/>
      </w:pPr>
      <w:bookmarkStart w:id="128" w:name="_Ref527627883"/>
      <w:bookmarkStart w:id="129" w:name="_Toc527887166"/>
      <w:r>
        <w:t xml:space="preserve">Figure </w:t>
      </w:r>
      <w:r w:rsidR="00344C1D">
        <w:fldChar w:fldCharType="begin"/>
      </w:r>
      <w:r w:rsidR="00344C1D">
        <w:instrText xml:space="preserve"> SEQ Figure \* ARABIC </w:instrText>
      </w:r>
      <w:r w:rsidR="00344C1D">
        <w:fldChar w:fldCharType="separate"/>
      </w:r>
      <w:r w:rsidR="00F86342">
        <w:rPr>
          <w:noProof/>
        </w:rPr>
        <w:t>27</w:t>
      </w:r>
      <w:r w:rsidR="00344C1D">
        <w:rPr>
          <w:noProof/>
        </w:rPr>
        <w:fldChar w:fldCharType="end"/>
      </w:r>
      <w:bookmarkEnd w:id="128"/>
      <w:r>
        <w:t xml:space="preserve"> Resource and workflow monitoring algorithm</w:t>
      </w:r>
      <w:bookmarkEnd w:id="129"/>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bookmarkStart w:id="130" w:name="_Toc528253201"/>
      <w:r>
        <w:t>Running a workflow</w:t>
      </w:r>
      <w:bookmarkEnd w:id="130"/>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7A6E49D9" w:rsidR="00183317" w:rsidRPr="00183317" w:rsidRDefault="00CC1C6F" w:rsidP="00CC1C6F">
      <w:pPr>
        <w:pStyle w:val="Caption"/>
      </w:pPr>
      <w:bookmarkStart w:id="131" w:name="_Ref527628201"/>
      <w:bookmarkStart w:id="132" w:name="_Toc527887167"/>
      <w:r>
        <w:t xml:space="preserve">Figure </w:t>
      </w:r>
      <w:r w:rsidR="00344C1D">
        <w:fldChar w:fldCharType="begin"/>
      </w:r>
      <w:r w:rsidR="00344C1D">
        <w:instrText xml:space="preserve"> SEQ Figure \* ARABIC </w:instrText>
      </w:r>
      <w:r w:rsidR="00344C1D">
        <w:fldChar w:fldCharType="separate"/>
      </w:r>
      <w:r w:rsidR="00F86342">
        <w:rPr>
          <w:noProof/>
        </w:rPr>
        <w:t>28</w:t>
      </w:r>
      <w:r w:rsidR="00344C1D">
        <w:rPr>
          <w:noProof/>
        </w:rPr>
        <w:fldChar w:fldCharType="end"/>
      </w:r>
      <w:bookmarkEnd w:id="131"/>
      <w:r>
        <w:t xml:space="preserve"> UI Monitor resources and workflows tab</w:t>
      </w:r>
      <w:bookmarkEnd w:id="132"/>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A3B1D8C" w:rsidR="000D68A7" w:rsidRDefault="00F23696" w:rsidP="00F23696">
      <w:pPr>
        <w:pStyle w:val="Caption"/>
      </w:pPr>
      <w:bookmarkStart w:id="133" w:name="_Ref527629831"/>
      <w:bookmarkStart w:id="134" w:name="_Toc527887168"/>
      <w:r>
        <w:t xml:space="preserve">Figure </w:t>
      </w:r>
      <w:r w:rsidR="00344C1D">
        <w:fldChar w:fldCharType="begin"/>
      </w:r>
      <w:r w:rsidR="00344C1D">
        <w:instrText xml:space="preserve"> SEQ Figure \* ARABIC </w:instrText>
      </w:r>
      <w:r w:rsidR="00344C1D">
        <w:fldChar w:fldCharType="separate"/>
      </w:r>
      <w:r w:rsidR="00F86342">
        <w:rPr>
          <w:noProof/>
        </w:rPr>
        <w:t>29</w:t>
      </w:r>
      <w:r w:rsidR="00344C1D">
        <w:rPr>
          <w:noProof/>
        </w:rPr>
        <w:fldChar w:fldCharType="end"/>
      </w:r>
      <w:bookmarkEnd w:id="133"/>
      <w:r>
        <w:t xml:space="preserve"> </w:t>
      </w:r>
      <w:r w:rsidRPr="00A32581">
        <w:t>Workflow state machine</w:t>
      </w:r>
      <w:bookmarkEnd w:id="134"/>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2CB8C2D3" w:rsidR="001142E8" w:rsidRDefault="001142E8" w:rsidP="001142E8">
      <w:pPr>
        <w:pStyle w:val="Caption"/>
      </w:pPr>
      <w:bookmarkStart w:id="135" w:name="_Ref527630187"/>
      <w:bookmarkStart w:id="136" w:name="_Toc527887169"/>
      <w:r>
        <w:t xml:space="preserve">Figure </w:t>
      </w:r>
      <w:r w:rsidR="00344C1D">
        <w:fldChar w:fldCharType="begin"/>
      </w:r>
      <w:r w:rsidR="00344C1D">
        <w:instrText xml:space="preserve"> SEQ Figure \* ARABIC </w:instrText>
      </w:r>
      <w:r w:rsidR="00344C1D">
        <w:fldChar w:fldCharType="separate"/>
      </w:r>
      <w:r w:rsidR="00F86342">
        <w:rPr>
          <w:noProof/>
        </w:rPr>
        <w:t>30</w:t>
      </w:r>
      <w:r w:rsidR="00344C1D">
        <w:rPr>
          <w:noProof/>
        </w:rPr>
        <w:fldChar w:fldCharType="end"/>
      </w:r>
      <w:bookmarkEnd w:id="135"/>
      <w:r>
        <w:t xml:space="preserve"> Workflow with status COMPLETED</w:t>
      </w:r>
      <w:bookmarkEnd w:id="136"/>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0DE78A18" w:rsidR="000602EA" w:rsidRDefault="00C711B4" w:rsidP="00C711B4">
      <w:pPr>
        <w:pStyle w:val="Caption"/>
      </w:pPr>
      <w:bookmarkStart w:id="137" w:name="_Ref527630273"/>
      <w:bookmarkStart w:id="138" w:name="_Toc527887170"/>
      <w:r>
        <w:t xml:space="preserve">Figure </w:t>
      </w:r>
      <w:r w:rsidR="00344C1D">
        <w:fldChar w:fldCharType="begin"/>
      </w:r>
      <w:r w:rsidR="00344C1D">
        <w:instrText xml:space="preserve"> SEQ Figure \* ARABIC </w:instrText>
      </w:r>
      <w:r w:rsidR="00344C1D">
        <w:fldChar w:fldCharType="separate"/>
      </w:r>
      <w:r w:rsidR="00F86342">
        <w:rPr>
          <w:noProof/>
        </w:rPr>
        <w:t>31</w:t>
      </w:r>
      <w:r w:rsidR="00344C1D">
        <w:rPr>
          <w:noProof/>
        </w:rPr>
        <w:fldChar w:fldCharType="end"/>
      </w:r>
      <w:bookmarkEnd w:id="137"/>
      <w:r>
        <w:t xml:space="preserve"> Processing workflows activity diagram</w:t>
      </w:r>
      <w:bookmarkEnd w:id="138"/>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1F43B4FA" w:rsidR="000602EA" w:rsidRDefault="0087101A" w:rsidP="0087101A">
      <w:pPr>
        <w:pStyle w:val="Caption"/>
      </w:pPr>
      <w:bookmarkStart w:id="139" w:name="_Ref527633777"/>
      <w:bookmarkStart w:id="140" w:name="_Toc527887171"/>
      <w:r>
        <w:t xml:space="preserve">Figure </w:t>
      </w:r>
      <w:r w:rsidR="00344C1D">
        <w:fldChar w:fldCharType="begin"/>
      </w:r>
      <w:r w:rsidR="00344C1D">
        <w:instrText xml:space="preserve"> SEQ Figure \* ARABIC </w:instrText>
      </w:r>
      <w:r w:rsidR="00344C1D">
        <w:fldChar w:fldCharType="separate"/>
      </w:r>
      <w:r w:rsidR="00F86342">
        <w:rPr>
          <w:noProof/>
        </w:rPr>
        <w:t>32</w:t>
      </w:r>
      <w:r w:rsidR="00344C1D">
        <w:rPr>
          <w:noProof/>
        </w:rPr>
        <w:fldChar w:fldCharType="end"/>
      </w:r>
      <w:bookmarkEnd w:id="139"/>
      <w:r>
        <w:t xml:space="preserve"> Run workflow activity diagram</w:t>
      </w:r>
      <w:bookmarkEnd w:id="140"/>
    </w:p>
    <w:p w14:paraId="04FC3E0C" w14:textId="2CE5FD80" w:rsidR="001E2030" w:rsidRPr="001E2030" w:rsidRDefault="001E2030" w:rsidP="001E2030">
      <w:pPr>
        <w:pStyle w:val="Heading3"/>
      </w:pPr>
      <w:bookmarkStart w:id="141" w:name="_Toc528253202"/>
      <w:r>
        <w:t>Management of design strategies</w:t>
      </w:r>
      <w:bookmarkEnd w:id="141"/>
    </w:p>
    <w:p w14:paraId="3EA74FD0" w14:textId="21FBBCFD"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w:t>
      </w:r>
      <w:r w:rsidR="00227371">
        <w:t>,</w:t>
      </w:r>
      <w:r w:rsidR="001E2030">
        <w:t xml:space="preserve"> edit</w:t>
      </w:r>
      <w:r w:rsidR="00227371">
        <w:t>, import and save</w:t>
      </w:r>
      <w:r w:rsidR="001E2030">
        <w:t xml:space="preserve">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 xml:space="preserve">The intention is </w:t>
      </w:r>
      <w:r w:rsidR="005A5B47">
        <w:lastRenderedPageBreak/>
        <w:t>that e</w:t>
      </w:r>
      <w:r w:rsidR="001E2030">
        <w:t xml:space="preserve">ach 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017FA725" w:rsidR="00BA7F2D" w:rsidRPr="00BA7F2D" w:rsidRDefault="00BB6C66" w:rsidP="00BB6C66">
      <w:pPr>
        <w:pStyle w:val="Caption"/>
      </w:pPr>
      <w:bookmarkStart w:id="142" w:name="_Ref527634062"/>
      <w:bookmarkStart w:id="143" w:name="_Toc527887172"/>
      <w:r>
        <w:t xml:space="preserve">Figure </w:t>
      </w:r>
      <w:r w:rsidR="00344C1D">
        <w:fldChar w:fldCharType="begin"/>
      </w:r>
      <w:r w:rsidR="00344C1D">
        <w:instrText xml:space="preserve"> SEQ Figure \* ARABIC </w:instrText>
      </w:r>
      <w:r w:rsidR="00344C1D">
        <w:fldChar w:fldCharType="separate"/>
      </w:r>
      <w:r w:rsidR="00F86342">
        <w:rPr>
          <w:noProof/>
        </w:rPr>
        <w:t>33</w:t>
      </w:r>
      <w:r w:rsidR="00344C1D">
        <w:rPr>
          <w:noProof/>
        </w:rPr>
        <w:fldChar w:fldCharType="end"/>
      </w:r>
      <w:bookmarkEnd w:id="142"/>
      <w:r>
        <w:t xml:space="preserve"> Design strategy editor</w:t>
      </w:r>
      <w:r w:rsidR="00874725">
        <w:t xml:space="preserve"> mock-up.</w:t>
      </w:r>
      <w:bookmarkEnd w:id="143"/>
    </w:p>
    <w:p w14:paraId="19EFC45E" w14:textId="129FB369" w:rsidR="00D41996" w:rsidRDefault="00D41996" w:rsidP="00FE6526">
      <w:pPr>
        <w:pStyle w:val="Heading2"/>
      </w:pPr>
      <w:bookmarkStart w:id="144" w:name="_Toc528253203"/>
      <w:r>
        <w:t>Analytics</w:t>
      </w:r>
      <w:bookmarkEnd w:id="144"/>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lastRenderedPageBreak/>
        <w:t>Location of the design strategy file on S3</w:t>
      </w:r>
    </w:p>
    <w:p w14:paraId="04E1C765" w14:textId="4F03CB53"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D7D8D">
        <w:t xml:space="preserve">Figure </w:t>
      </w:r>
      <w:r w:rsidR="002D7D8D">
        <w:rPr>
          <w:noProof/>
        </w:rPr>
        <w:t>22</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D7D8D">
        <w:t xml:space="preserve">Figure </w:t>
      </w:r>
      <w:r w:rsidR="002D7D8D">
        <w:rPr>
          <w:noProof/>
        </w:rPr>
        <w:t>36</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1E820C41" w:rsidR="007F1ABD" w:rsidRDefault="00BA620C" w:rsidP="00BA620C">
      <w:pPr>
        <w:pStyle w:val="Caption"/>
      </w:pPr>
      <w:bookmarkStart w:id="145" w:name="_Ref527638728"/>
      <w:bookmarkStart w:id="146" w:name="_Toc527887173"/>
      <w:r>
        <w:t xml:space="preserve">Figure </w:t>
      </w:r>
      <w:r w:rsidR="00344C1D">
        <w:fldChar w:fldCharType="begin"/>
      </w:r>
      <w:r w:rsidR="00344C1D">
        <w:instrText xml:space="preserve"> SEQ Figure \* ARABIC </w:instrText>
      </w:r>
      <w:r w:rsidR="00344C1D">
        <w:fldChar w:fldCharType="separate"/>
      </w:r>
      <w:r w:rsidR="00F86342">
        <w:rPr>
          <w:noProof/>
        </w:rPr>
        <w:t>34</w:t>
      </w:r>
      <w:r w:rsidR="00344C1D">
        <w:rPr>
          <w:noProof/>
        </w:rPr>
        <w:fldChar w:fldCharType="end"/>
      </w:r>
      <w:bookmarkEnd w:id="145"/>
      <w:r>
        <w:t xml:space="preserve"> Parameters for a Step on EMR</w:t>
      </w:r>
      <w:bookmarkEnd w:id="146"/>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6C7E30C1" w:rsidR="00A94160" w:rsidRPr="00BA620C" w:rsidRDefault="00A94160" w:rsidP="00A94160">
      <w:pPr>
        <w:pStyle w:val="Caption"/>
        <w:rPr>
          <w:rFonts w:eastAsiaTheme="minorHAnsi"/>
        </w:rPr>
      </w:pPr>
      <w:bookmarkStart w:id="147" w:name="_Ref527644698"/>
      <w:bookmarkStart w:id="148" w:name="_Toc527887174"/>
      <w:r>
        <w:t xml:space="preserve">Figure </w:t>
      </w:r>
      <w:r w:rsidR="00344C1D">
        <w:fldChar w:fldCharType="begin"/>
      </w:r>
      <w:r w:rsidR="00344C1D">
        <w:instrText xml:space="preserve"> SEQ Figure \* ARABIC </w:instrText>
      </w:r>
      <w:r w:rsidR="00344C1D">
        <w:fldChar w:fldCharType="separate"/>
      </w:r>
      <w:r w:rsidR="00F86342">
        <w:rPr>
          <w:noProof/>
        </w:rPr>
        <w:t>35</w:t>
      </w:r>
      <w:r w:rsidR="00344C1D">
        <w:rPr>
          <w:noProof/>
        </w:rPr>
        <w:fldChar w:fldCharType="end"/>
      </w:r>
      <w:bookmarkEnd w:id="147"/>
      <w:r>
        <w:t xml:space="preserve"> Analysis package </w:t>
      </w:r>
      <w:r w:rsidR="005A060D">
        <w:t>and ReadFilter sub-package.</w:t>
      </w:r>
      <w:bookmarkEnd w:id="148"/>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390900A4" w:rsidR="00A34FFE" w:rsidRDefault="00A34FFE" w:rsidP="00A34FFE">
      <w:pPr>
        <w:pStyle w:val="Caption"/>
      </w:pPr>
      <w:bookmarkStart w:id="149" w:name="_Ref527639368"/>
      <w:bookmarkStart w:id="150" w:name="_Toc527887175"/>
      <w:r>
        <w:t xml:space="preserve">Figure </w:t>
      </w:r>
      <w:r w:rsidR="00344C1D">
        <w:fldChar w:fldCharType="begin"/>
      </w:r>
      <w:r w:rsidR="00344C1D">
        <w:instrText xml:space="preserve"> SEQ Figure \* ARABIC </w:instrText>
      </w:r>
      <w:r w:rsidR="00344C1D">
        <w:fldChar w:fldCharType="separate"/>
      </w:r>
      <w:r w:rsidR="00F86342">
        <w:rPr>
          <w:noProof/>
        </w:rPr>
        <w:t>36</w:t>
      </w:r>
      <w:r w:rsidR="00344C1D">
        <w:rPr>
          <w:noProof/>
        </w:rPr>
        <w:fldChar w:fldCharType="end"/>
      </w:r>
      <w:bookmarkEnd w:id="149"/>
      <w:r>
        <w:t xml:space="preserve"> Analytics overview activity diagram</w:t>
      </w:r>
      <w:bookmarkEnd w:id="150"/>
    </w:p>
    <w:p w14:paraId="2279A549" w14:textId="431A021B" w:rsidR="00E83CDD" w:rsidRDefault="001809D2" w:rsidP="00C91B1E">
      <w:pPr>
        <w:pStyle w:val="Heading3"/>
      </w:pPr>
      <w:bookmarkStart w:id="151" w:name="_Toc528253204"/>
      <w:r>
        <w:t>Clustering</w:t>
      </w:r>
      <w:r w:rsidR="00184614">
        <w:t xml:space="preserve"> Parameters</w:t>
      </w:r>
      <w:r w:rsidR="00C63FD6">
        <w:t xml:space="preserve"> and</w:t>
      </w:r>
      <w:r w:rsidR="00184614">
        <w:t xml:space="preserve"> Filter Data</w:t>
      </w:r>
      <w:bookmarkEnd w:id="151"/>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6560BBBA"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w:t>
      </w:r>
      <w:r w:rsidR="002D7D8D">
        <w:t>;</w:t>
      </w:r>
      <w:r>
        <w:t xml:space="preserve"> filter and map</w:t>
      </w:r>
      <w:r w:rsidR="002D7D8D">
        <w:t>,</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371FF185" w:rsidR="00C63FD6" w:rsidRDefault="002D7D8D" w:rsidP="00E333C9">
      <w:r>
        <w:t>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rsidR="00D85A5D">
        <w:t xml:space="preserve">all the variables contained on each line of </w:t>
      </w:r>
      <w:r w:rsidR="00374B24">
        <w:t>the</w:t>
      </w:r>
      <w:r w:rsidR="00A24531">
        <w:t xml:space="preserve"> required</w:t>
      </w:r>
      <w:r w:rsidR="00374B24">
        <w:t xml:space="preserve"> </w:t>
      </w:r>
      <w:r w:rsidR="00D85A5D">
        <w:t xml:space="preserve">input data and </w:t>
      </w:r>
      <w:r w:rsidR="009710A6">
        <w:t>identifies the</w:t>
      </w:r>
      <w:r w:rsidR="00D85A5D">
        <w:t xml:space="preserve"> variables </w:t>
      </w:r>
      <w:r w:rsidR="009710A6">
        <w:t>to</w:t>
      </w:r>
      <w:r w:rsidR="00D85A5D">
        <w:t xml:space="preserve"> be used for clustering. In addition, the </w:t>
      </w:r>
      <w:r w:rsidR="002846FC">
        <w:t>Record object</w:t>
      </w:r>
      <w:r w:rsidR="00D85A5D">
        <w:t xml:space="preserve"> stores a psychrometricPoint</w:t>
      </w:r>
      <w:r w:rsidR="00A24531">
        <w:t>,</w:t>
      </w:r>
      <w:r w:rsidR="00D85A5D">
        <w:t xml:space="preserve"> a 2d array defined by temperature and relative humidity, a list of design strateg</w:t>
      </w:r>
      <w:r w:rsidR="00AF5F85">
        <w:t>ies that can be applied to the R</w:t>
      </w:r>
      <w:r w:rsidR="00D85A5D">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cludes a method that returns a normalised Vector</w:t>
      </w:r>
      <w:r>
        <w:t xml:space="preserve"> </w:t>
      </w:r>
      <w:r w:rsidR="00E333C9">
        <w:t xml:space="preserve">of the variables </w:t>
      </w:r>
      <w:r>
        <w:t>destined</w:t>
      </w:r>
      <w:r w:rsidR="00E333C9">
        <w:t xml:space="preserve"> for the clustering process</w:t>
      </w:r>
      <w:r w:rsidR="00F90A64">
        <w:t>es</w:t>
      </w:r>
      <w:r w:rsidR="00D0088B">
        <w:t xml:space="preserve"> (</w:t>
      </w:r>
      <w:r w:rsidR="00D0088B">
        <w:rPr>
          <w:rFonts w:ascii="Helvetica" w:hAnsi="Helvetica" w:cs="Helvetica"/>
          <w:color w:val="1D1F22"/>
          <w:sz w:val="21"/>
          <w:szCs w:val="21"/>
          <w:shd w:val="clear" w:color="auto" w:fill="FFFFFF"/>
        </w:rPr>
        <w:t>features are normalised with Spark’s MLlib L</w:t>
      </w:r>
      <w:r w:rsidR="00D0088B" w:rsidRPr="00E62DA0">
        <w:rPr>
          <w:rFonts w:ascii="Helvetica" w:hAnsi="Helvetica" w:cs="Helvetica"/>
          <w:color w:val="1D1F22"/>
          <w:sz w:val="21"/>
          <w:szCs w:val="21"/>
          <w:shd w:val="clear" w:color="auto" w:fill="FFFFFF"/>
          <w:vertAlign w:val="superscript"/>
        </w:rPr>
        <w:t>2</w:t>
      </w:r>
      <w:r w:rsidR="00D0088B">
        <w:rPr>
          <w:rFonts w:ascii="Helvetica" w:hAnsi="Helvetica" w:cs="Helvetica"/>
          <w:color w:val="1D1F22"/>
          <w:sz w:val="21"/>
          <w:szCs w:val="21"/>
          <w:shd w:val="clear" w:color="auto" w:fill="FFFFFF"/>
        </w:rPr>
        <w:t> norm</w:t>
      </w:r>
      <w:r w:rsidR="00D0088B">
        <w:t>)</w:t>
      </w:r>
      <w:r w:rsidR="00F90A64">
        <w:t>.</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bookmarkStart w:id="152" w:name="_Toc528253205"/>
      <w:r>
        <w:lastRenderedPageBreak/>
        <w:t>Clustering Performance Indices</w:t>
      </w:r>
      <w:bookmarkEnd w:id="152"/>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3F6F3B80" w:rsidR="00F669AB" w:rsidRDefault="00C11AFE" w:rsidP="00C11AFE">
      <w:pPr>
        <w:pStyle w:val="Caption"/>
      </w:pPr>
      <w:bookmarkStart w:id="153" w:name="_Ref527645308"/>
      <w:bookmarkStart w:id="154" w:name="_Toc527887176"/>
      <w:r>
        <w:t xml:space="preserve">Figure </w:t>
      </w:r>
      <w:r w:rsidR="00344C1D">
        <w:fldChar w:fldCharType="begin"/>
      </w:r>
      <w:r w:rsidR="00344C1D">
        <w:instrText xml:space="preserve"> SEQ Figure \* ARABIC </w:instrText>
      </w:r>
      <w:r w:rsidR="00344C1D">
        <w:fldChar w:fldCharType="separate"/>
      </w:r>
      <w:r w:rsidR="00F86342">
        <w:rPr>
          <w:noProof/>
        </w:rPr>
        <w:t>37</w:t>
      </w:r>
      <w:r w:rsidR="00344C1D">
        <w:rPr>
          <w:noProof/>
        </w:rPr>
        <w:fldChar w:fldCharType="end"/>
      </w:r>
      <w:bookmarkEnd w:id="153"/>
      <w:r>
        <w:t xml:space="preserve"> </w:t>
      </w:r>
      <w:r w:rsidRPr="00504E44">
        <w:t>Analy</w:t>
      </w:r>
      <w:r>
        <w:t xml:space="preserve">sis package </w:t>
      </w:r>
      <w:r w:rsidR="00533BA4">
        <w:t>and Performance sub-package</w:t>
      </w:r>
      <w:bookmarkEnd w:id="154"/>
    </w:p>
    <w:p w14:paraId="6F64F4BE" w14:textId="1CE9EFFB"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2D7D8D">
        <w:t xml:space="preserve"> </w:t>
      </w:r>
      <w:r w:rsidR="00E07CB2">
        <w:t>the curve</w:t>
      </w:r>
      <w:r w:rsidR="002D7D8D">
        <w:t xml:space="preserve"> inflexion point</w:t>
      </w:r>
      <w:r w:rsidR="00E07CB2">
        <w:t xml:space="preserve"> (</w:t>
      </w:r>
      <w:r w:rsidR="00EF7D74">
        <w:t>clustering solution</w:t>
      </w:r>
      <w:r w:rsidR="00E07CB2">
        <w:t>)</w:t>
      </w:r>
      <w:r w:rsidR="00EF7D74">
        <w:t xml:space="preserve"> furthest from a line </w:t>
      </w:r>
      <w:r w:rsidR="002D7D8D">
        <w:t>subtended between</w:t>
      </w:r>
      <w:r w:rsidR="00EF7D74">
        <w:t xml:space="preserve"> the first and last </w:t>
      </w:r>
      <w:r w:rsidR="002D7D8D">
        <w:t>points</w:t>
      </w:r>
      <w:r w:rsidR="00EF7D74">
        <w:t xml:space="preserve">. </w:t>
      </w:r>
      <w:r w:rsidR="00EF7D74">
        <w:fldChar w:fldCharType="begin"/>
      </w:r>
      <w:r w:rsidR="00EF7D74">
        <w:instrText xml:space="preserve"> REF _Ref527706362 \h </w:instrText>
      </w:r>
      <w:r w:rsidR="00EF7D74">
        <w:fldChar w:fldCharType="separate"/>
      </w:r>
      <w:r w:rsidR="002D7D8D">
        <w:t xml:space="preserve">Figure </w:t>
      </w:r>
      <w:r w:rsidR="002D7D8D">
        <w:rPr>
          <w:noProof/>
        </w:rPr>
        <w:t>38</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7BE44B8F" w:rsidR="00802681" w:rsidRDefault="00EF7D74" w:rsidP="00EF7D74">
      <w:pPr>
        <w:pStyle w:val="Caption"/>
      </w:pPr>
      <w:bookmarkStart w:id="155" w:name="_Ref527706362"/>
      <w:bookmarkStart w:id="156" w:name="_Toc527887177"/>
      <w:r>
        <w:t xml:space="preserve">Figure </w:t>
      </w:r>
      <w:r w:rsidR="00344C1D">
        <w:fldChar w:fldCharType="begin"/>
      </w:r>
      <w:r w:rsidR="00344C1D">
        <w:instrText xml:space="preserve"> SEQ Figure \* ARABIC </w:instrText>
      </w:r>
      <w:r w:rsidR="00344C1D">
        <w:fldChar w:fldCharType="separate"/>
      </w:r>
      <w:r w:rsidR="00F86342">
        <w:rPr>
          <w:noProof/>
        </w:rPr>
        <w:t>38</w:t>
      </w:r>
      <w:r w:rsidR="00344C1D">
        <w:rPr>
          <w:noProof/>
        </w:rPr>
        <w:fldChar w:fldCharType="end"/>
      </w:r>
      <w:bookmarkEnd w:id="155"/>
      <w:r>
        <w:t xml:space="preserve"> Elbow method</w:t>
      </w:r>
      <w:bookmarkEnd w:id="156"/>
    </w:p>
    <w:p w14:paraId="76A43598" w14:textId="7A23BE9C" w:rsidR="00BE2059" w:rsidRDefault="00BE2059" w:rsidP="00BE2059">
      <w:pPr>
        <w:pStyle w:val="Heading3"/>
      </w:pPr>
      <w:bookmarkStart w:id="157" w:name="_Toc528253206"/>
      <w:r>
        <w:t xml:space="preserve">Clustering classification and design strategy </w:t>
      </w:r>
      <w:r w:rsidR="00B474CA">
        <w:t>assignment</w:t>
      </w:r>
      <w:bookmarkEnd w:id="157"/>
    </w:p>
    <w:p w14:paraId="2ED645E6" w14:textId="6A78A5D6"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defined by temperature and relative humidity</w:t>
      </w:r>
      <w:r w:rsidR="00991AA6">
        <w:t>)</w:t>
      </w:r>
      <w:r w:rsidR="00BE2059">
        <w:t xml:space="preserve"> can be containment tested against the strateg</w:t>
      </w:r>
      <w:r w:rsidR="00C16175">
        <w:t>ey’s</w:t>
      </w:r>
      <w:r w:rsidR="00BE2059">
        <w:t xml:space="preserve">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09BDDE69" w:rsidR="00D5383B" w:rsidRPr="00E333C9" w:rsidRDefault="00D5383B" w:rsidP="00D5383B">
      <w:pPr>
        <w:pStyle w:val="Caption"/>
      </w:pPr>
      <w:bookmarkStart w:id="158" w:name="_Ref527708743"/>
      <w:bookmarkStart w:id="159" w:name="_Toc527887178"/>
      <w:r>
        <w:t xml:space="preserve">Figure </w:t>
      </w:r>
      <w:r w:rsidR="00344C1D">
        <w:fldChar w:fldCharType="begin"/>
      </w:r>
      <w:r w:rsidR="00344C1D">
        <w:instrText xml:space="preserve"> SEQ Figure \* ARABIC </w:instrText>
      </w:r>
      <w:r w:rsidR="00344C1D">
        <w:fldChar w:fldCharType="separate"/>
      </w:r>
      <w:r w:rsidR="00F86342">
        <w:rPr>
          <w:noProof/>
        </w:rPr>
        <w:t>39</w:t>
      </w:r>
      <w:r w:rsidR="00344C1D">
        <w:rPr>
          <w:noProof/>
        </w:rPr>
        <w:fldChar w:fldCharType="end"/>
      </w:r>
      <w:bookmarkEnd w:id="158"/>
      <w:r>
        <w:t xml:space="preserve">  Analysis package and Classification sub-package</w:t>
      </w:r>
      <w:bookmarkEnd w:id="159"/>
    </w:p>
    <w:p w14:paraId="0440CE6A" w14:textId="688D9C51" w:rsidR="00C746C6" w:rsidRDefault="00C746C6" w:rsidP="00D5383B"/>
    <w:p w14:paraId="4A8A9E28" w14:textId="768FD318" w:rsidR="00B474CA" w:rsidRDefault="0003120F" w:rsidP="0003120F">
      <w:pPr>
        <w:pStyle w:val="Heading3"/>
      </w:pPr>
      <w:bookmarkStart w:id="160" w:name="_Toc528253207"/>
      <w:r>
        <w:lastRenderedPageBreak/>
        <w:t>Output of results</w:t>
      </w:r>
      <w:bookmarkEnd w:id="160"/>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bookmarkStart w:id="161" w:name="_Ref528316057"/>
      <w:r>
        <w:t>Meta-data</w:t>
      </w:r>
      <w:bookmarkEnd w:id="161"/>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bookmarkStart w:id="162" w:name="_Ref528245762"/>
      <w:r>
        <w:t>Typical period</w:t>
      </w:r>
      <w:bookmarkEnd w:id="162"/>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bookmarkStart w:id="163" w:name="_Ref528316475"/>
      <w:r>
        <w:t>Typical period with monthly granularity</w:t>
      </w:r>
      <w:bookmarkEnd w:id="163"/>
      <w:r>
        <w:t xml:space="preserve">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60260C38" w:rsidR="0004478D" w:rsidRPr="0003120F" w:rsidRDefault="0004478D" w:rsidP="0004478D">
      <w:pPr>
        <w:pStyle w:val="Caption"/>
      </w:pPr>
      <w:bookmarkStart w:id="164" w:name="_Ref527726142"/>
      <w:bookmarkStart w:id="165" w:name="_Toc527887179"/>
      <w:r>
        <w:t xml:space="preserve">Figure </w:t>
      </w:r>
      <w:r w:rsidR="00344C1D">
        <w:fldChar w:fldCharType="begin"/>
      </w:r>
      <w:r w:rsidR="00344C1D">
        <w:instrText xml:space="preserve"> SEQ Figure \* ARABIC </w:instrText>
      </w:r>
      <w:r w:rsidR="00344C1D">
        <w:fldChar w:fldCharType="separate"/>
      </w:r>
      <w:r w:rsidR="00F86342">
        <w:rPr>
          <w:noProof/>
        </w:rPr>
        <w:t>40</w:t>
      </w:r>
      <w:r w:rsidR="00344C1D">
        <w:rPr>
          <w:noProof/>
        </w:rPr>
        <w:fldChar w:fldCharType="end"/>
      </w:r>
      <w:bookmarkEnd w:id="164"/>
      <w:r>
        <w:t xml:space="preserve"> Analysis package and Output sub-package</w:t>
      </w:r>
      <w:bookmarkEnd w:id="165"/>
    </w:p>
    <w:p w14:paraId="43435C80" w14:textId="69CD58D6" w:rsidR="00D31F4A" w:rsidRDefault="00A442E1" w:rsidP="000F2069">
      <w:pPr>
        <w:pStyle w:val="Heading4"/>
      </w:pPr>
      <w:bookmarkStart w:id="166" w:name="_Ref528245796"/>
      <w:r>
        <w:t>Y</w:t>
      </w:r>
      <w:r w:rsidR="00D31F4A">
        <w:t xml:space="preserve">ear </w:t>
      </w:r>
      <w:r w:rsidR="000F2069">
        <w:t xml:space="preserve">+ </w:t>
      </w:r>
      <w:r w:rsidR="00D31F4A">
        <w:t>month</w:t>
      </w:r>
      <w:r w:rsidR="000F2069">
        <w:t xml:space="preserve"> +</w:t>
      </w:r>
      <w:r>
        <w:t xml:space="preserve"> cluster</w:t>
      </w:r>
      <w:bookmarkEnd w:id="166"/>
    </w:p>
    <w:p w14:paraId="05D600BB" w14:textId="5D229484" w:rsidR="000F2069" w:rsidRDefault="001A3DEA" w:rsidP="000F2069">
      <w:r>
        <w:t xml:space="preserve">This form of query </w:t>
      </w:r>
      <w:r w:rsidR="0006132D">
        <w:t>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8A572A">
        <w:t xml:space="preserve">Figure </w:t>
      </w:r>
      <w:r w:rsidR="008A572A">
        <w:rPr>
          <w:noProof/>
        </w:rPr>
        <w:t>41</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xml:space="preserve">. </w:t>
      </w:r>
      <w:r w:rsidR="008A572A">
        <w:t xml:space="preserve">One data set for each year and each month of the original data is stored. </w:t>
      </w:r>
      <w:r w:rsidR="00740585">
        <w:t>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5238CEE8" w:rsidR="00740585" w:rsidRPr="000F2069" w:rsidRDefault="00740585" w:rsidP="00740585">
      <w:pPr>
        <w:pStyle w:val="Caption"/>
      </w:pPr>
      <w:bookmarkStart w:id="167" w:name="_Ref527726011"/>
      <w:bookmarkStart w:id="168" w:name="_Toc527887180"/>
      <w:r>
        <w:t xml:space="preserve">Figure </w:t>
      </w:r>
      <w:r w:rsidR="00344C1D">
        <w:fldChar w:fldCharType="begin"/>
      </w:r>
      <w:r w:rsidR="00344C1D">
        <w:instrText xml:space="preserve"> SEQ Figure \* ARABIC </w:instrText>
      </w:r>
      <w:r w:rsidR="00344C1D">
        <w:fldChar w:fldCharType="separate"/>
      </w:r>
      <w:r w:rsidR="00F86342">
        <w:rPr>
          <w:noProof/>
        </w:rPr>
        <w:t>41</w:t>
      </w:r>
      <w:r w:rsidR="00344C1D">
        <w:rPr>
          <w:noProof/>
        </w:rPr>
        <w:fldChar w:fldCharType="end"/>
      </w:r>
      <w:bookmarkEnd w:id="167"/>
      <w:r>
        <w:t xml:space="preserve"> Year + month + cluster</w:t>
      </w:r>
      <w:bookmarkEnd w:id="168"/>
    </w:p>
    <w:p w14:paraId="3B858ABD" w14:textId="3241DE05" w:rsidR="00FE6526" w:rsidRDefault="0062212D" w:rsidP="00FE6526">
      <w:pPr>
        <w:pStyle w:val="Heading2"/>
      </w:pPr>
      <w:bookmarkStart w:id="169" w:name="_Toc528253208"/>
      <w:r>
        <w:t>D</w:t>
      </w:r>
      <w:r w:rsidR="00466236">
        <w:t>ashboard</w:t>
      </w:r>
      <w:r>
        <w:t xml:space="preserve"> + visualisation</w:t>
      </w:r>
      <w:bookmarkEnd w:id="169"/>
    </w:p>
    <w:p w14:paraId="7295A85D" w14:textId="12A8699E"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w:t>
      </w:r>
      <w:r w:rsidR="00E82373">
        <w:t>enabling</w:t>
      </w:r>
      <w:r w:rsidR="00BC61D0">
        <w:t xml:space="preserve"> the results button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A4879D0" w:rsidR="00BC61D0" w:rsidRDefault="00BC61D0" w:rsidP="00BC61D0">
      <w:pPr>
        <w:pStyle w:val="Caption"/>
      </w:pPr>
      <w:bookmarkStart w:id="170" w:name="_Toc527887181"/>
      <w:r>
        <w:t xml:space="preserve">Figure </w:t>
      </w:r>
      <w:r w:rsidR="00344C1D">
        <w:fldChar w:fldCharType="begin"/>
      </w:r>
      <w:r w:rsidR="00344C1D">
        <w:instrText xml:space="preserve"> SEQ Figure \* ARABIC </w:instrText>
      </w:r>
      <w:r w:rsidR="00344C1D">
        <w:fldChar w:fldCharType="separate"/>
      </w:r>
      <w:r w:rsidR="00F86342">
        <w:rPr>
          <w:noProof/>
        </w:rPr>
        <w:t>42</w:t>
      </w:r>
      <w:r w:rsidR="00344C1D">
        <w:rPr>
          <w:noProof/>
        </w:rPr>
        <w:fldChar w:fldCharType="end"/>
      </w:r>
      <w:r>
        <w:t xml:space="preserve"> Dashboard button available</w:t>
      </w:r>
      <w:bookmarkEnd w:id="170"/>
    </w:p>
    <w:p w14:paraId="57CF2D17" w14:textId="1458070C"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8A572A">
        <w:t xml:space="preserve">Figure </w:t>
      </w:r>
      <w:r w:rsidR="008A572A">
        <w:rPr>
          <w:noProof/>
        </w:rPr>
        <w:t>43</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8A572A">
        <w:t>, that was</w:t>
      </w:r>
      <w:r w:rsidR="003B4124">
        <w:t xml:space="preserve"> passed to the analysis application. </w:t>
      </w:r>
      <w:r w:rsidR="00A345A4">
        <w:t>All files that share the same root keypath</w:t>
      </w:r>
      <w:r w:rsidR="008A572A">
        <w:t xml:space="preserve"> and include the string “part” in their name</w:t>
      </w:r>
      <w:r w:rsidR="00A345A4">
        <w:t xml:space="preserve">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w:t>
      </w:r>
      <w:r w:rsidR="008A572A">
        <w:t>escription of the original work</w:t>
      </w:r>
      <w:r w:rsidR="009F46D5">
        <w:t>flow is renamed</w:t>
      </w:r>
      <w:r w:rsidR="00A345A4">
        <w:t xml:space="preserve"> parameters.txt </w:t>
      </w:r>
      <w:r w:rsidR="009F46D5">
        <w:t>and transferred</w:t>
      </w:r>
      <w:r w:rsidR="00892E6E">
        <w:t xml:space="preserve"> together with an</w:t>
      </w:r>
      <w:r w:rsidR="00A345A4">
        <w:t xml:space="preserve"> index.html </w:t>
      </w:r>
      <w:r w:rsidR="00FA1165">
        <w:t>file</w:t>
      </w:r>
      <w:r w:rsidR="009F46D5">
        <w:t>.</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505276DE"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rsidR="00FA1165">
        <w:t xml:space="preserve">Figure </w:t>
      </w:r>
      <w:r w:rsidR="00FA1165">
        <w:rPr>
          <w:noProof/>
        </w:rPr>
        <w:t>43</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rsidR="00FA1165">
        <w:t xml:space="preserve">Figure </w:t>
      </w:r>
      <w:r w:rsidR="00FA1165">
        <w:rPr>
          <w:noProof/>
        </w:rPr>
        <w:t>44</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w:t>
      </w:r>
      <w:r w:rsidR="00F27F42">
        <w:t>Four</w:t>
      </w:r>
      <w:r>
        <w:t xml:space="preserve"> sections are provided for examining the results; overview,</w:t>
      </w:r>
      <w:r w:rsidR="00F27F42">
        <w:t xml:space="preserve"> cluster summary,</w:t>
      </w:r>
      <w:r>
        <w:t xml:space="preserve">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3D544F8F" w:rsidR="005F62EA" w:rsidRDefault="005F62EA" w:rsidP="005F62EA">
      <w:pPr>
        <w:pStyle w:val="Caption"/>
      </w:pPr>
      <w:bookmarkStart w:id="171" w:name="_Ref527801847"/>
      <w:bookmarkStart w:id="172" w:name="_Toc527887182"/>
      <w:r>
        <w:t xml:space="preserve">Figure </w:t>
      </w:r>
      <w:r w:rsidR="00344C1D">
        <w:fldChar w:fldCharType="begin"/>
      </w:r>
      <w:r w:rsidR="00344C1D">
        <w:instrText xml:space="preserve"> SEQ Figure \* ARABIC </w:instrText>
      </w:r>
      <w:r w:rsidR="00344C1D">
        <w:fldChar w:fldCharType="separate"/>
      </w:r>
      <w:r w:rsidR="00F86342">
        <w:rPr>
          <w:noProof/>
        </w:rPr>
        <w:t>43</w:t>
      </w:r>
      <w:r w:rsidR="00344C1D">
        <w:rPr>
          <w:noProof/>
        </w:rPr>
        <w:fldChar w:fldCharType="end"/>
      </w:r>
      <w:bookmarkEnd w:id="171"/>
      <w:r>
        <w:t xml:space="preserve"> Visualisation package and classes</w:t>
      </w:r>
      <w:r w:rsidR="009F46D5">
        <w:t>.</w:t>
      </w:r>
      <w:bookmarkEnd w:id="172"/>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1517A351" w:rsidR="00913C29" w:rsidRDefault="00913C29" w:rsidP="00913C29">
      <w:pPr>
        <w:pStyle w:val="Caption"/>
      </w:pPr>
      <w:bookmarkStart w:id="173" w:name="_Ref527803688"/>
      <w:bookmarkStart w:id="174" w:name="_Toc527887183"/>
      <w:r>
        <w:t xml:space="preserve">Figure </w:t>
      </w:r>
      <w:r w:rsidR="00344C1D">
        <w:fldChar w:fldCharType="begin"/>
      </w:r>
      <w:r w:rsidR="00344C1D">
        <w:instrText xml:space="preserve"> SEQ Figure \* ARABIC </w:instrText>
      </w:r>
      <w:r w:rsidR="00344C1D">
        <w:fldChar w:fldCharType="separate"/>
      </w:r>
      <w:r w:rsidR="00F86342">
        <w:rPr>
          <w:noProof/>
        </w:rPr>
        <w:t>44</w:t>
      </w:r>
      <w:r w:rsidR="00344C1D">
        <w:rPr>
          <w:noProof/>
        </w:rPr>
        <w:fldChar w:fldCharType="end"/>
      </w:r>
      <w:bookmarkEnd w:id="173"/>
      <w:r>
        <w:t xml:space="preserve"> Dashboard behaviour model</w:t>
      </w:r>
      <w:r w:rsidR="00A76960">
        <w:t>.</w:t>
      </w:r>
      <w:bookmarkEnd w:id="174"/>
    </w:p>
    <w:p w14:paraId="4BB19B2E" w14:textId="1E7B15B9" w:rsidR="007275EC" w:rsidRDefault="00C7446A" w:rsidP="00773AF3">
      <w:pPr>
        <w:pStyle w:val="Heading3"/>
      </w:pPr>
      <w:bookmarkStart w:id="175" w:name="_Toc528253209"/>
      <w:r>
        <w:lastRenderedPageBreak/>
        <w:t>Overview</w:t>
      </w:r>
      <w:bookmarkEnd w:id="175"/>
    </w:p>
    <w:p w14:paraId="099461A0" w14:textId="1B247551"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FA1165">
        <w:t xml:space="preserve">Figure </w:t>
      </w:r>
      <w:r w:rsidR="00FA1165">
        <w:rPr>
          <w:noProof/>
        </w:rPr>
        <w:t>45</w:t>
      </w:r>
      <w:r w:rsidR="0007682A">
        <w:fldChar w:fldCharType="end"/>
      </w:r>
      <w:r w:rsidR="0007682A">
        <w:t>)</w:t>
      </w:r>
      <w:r>
        <w:t>.</w:t>
      </w:r>
      <w:r w:rsidR="002F7243">
        <w:t xml:space="preserve"> Scores for each index are shown on the left-hand panel. If the user </w:t>
      </w:r>
      <w:r w:rsidR="00FA1165">
        <w:t>specified</w:t>
      </w:r>
      <w:r w:rsidR="002F7243">
        <w:t xml:space="preserve"> the number of clusters</w:t>
      </w:r>
      <w:r w:rsidR="00FA1165">
        <w:t>,</w:t>
      </w:r>
      <w:r w:rsidR="002F7243">
        <w:t xml:space="preserve"> the score for each index is shown in each panel </w:t>
      </w:r>
      <w:r w:rsidR="00B26A98">
        <w:t>(</w:t>
      </w:r>
      <w:r w:rsidR="00B26A98">
        <w:fldChar w:fldCharType="begin"/>
      </w:r>
      <w:r w:rsidR="00B26A98">
        <w:instrText xml:space="preserve"> REF _Ref527811570 \h </w:instrText>
      </w:r>
      <w:r w:rsidR="00B26A98">
        <w:fldChar w:fldCharType="separate"/>
      </w:r>
      <w:r w:rsidR="00FA1165">
        <w:t xml:space="preserve">Figure </w:t>
      </w:r>
      <w:r w:rsidR="00FA1165">
        <w:rPr>
          <w:noProof/>
        </w:rPr>
        <w:t>46</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48B7EF74" w:rsidR="00A76960" w:rsidRDefault="00A76960" w:rsidP="00A76960">
      <w:pPr>
        <w:pStyle w:val="Caption"/>
      </w:pPr>
      <w:bookmarkStart w:id="176" w:name="_Ref527811391"/>
      <w:bookmarkStart w:id="177" w:name="_Toc527887184"/>
      <w:r>
        <w:t xml:space="preserve">Figure </w:t>
      </w:r>
      <w:r w:rsidR="00344C1D">
        <w:fldChar w:fldCharType="begin"/>
      </w:r>
      <w:r w:rsidR="00344C1D">
        <w:instrText xml:space="preserve"> SEQ Figure \* ARABIC </w:instrText>
      </w:r>
      <w:r w:rsidR="00344C1D">
        <w:fldChar w:fldCharType="separate"/>
      </w:r>
      <w:r w:rsidR="00F86342">
        <w:rPr>
          <w:noProof/>
        </w:rPr>
        <w:t>45</w:t>
      </w:r>
      <w:r w:rsidR="00344C1D">
        <w:rPr>
          <w:noProof/>
        </w:rPr>
        <w:fldChar w:fldCharType="end"/>
      </w:r>
      <w:bookmarkEnd w:id="176"/>
      <w:r>
        <w:t xml:space="preserve"> Dashboard overview section</w:t>
      </w:r>
      <w:r w:rsidR="002F7243">
        <w:t xml:space="preserve"> for optimisation</w:t>
      </w:r>
      <w:bookmarkEnd w:id="177"/>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2499A1C0" w:rsidR="00F27F42" w:rsidRDefault="002F7243" w:rsidP="002F7243">
      <w:pPr>
        <w:pStyle w:val="Caption"/>
      </w:pPr>
      <w:bookmarkStart w:id="178" w:name="_Ref527811570"/>
      <w:bookmarkStart w:id="179" w:name="_Toc527887185"/>
      <w:r>
        <w:t xml:space="preserve">Figure </w:t>
      </w:r>
      <w:r w:rsidR="00344C1D">
        <w:fldChar w:fldCharType="begin"/>
      </w:r>
      <w:r w:rsidR="00344C1D">
        <w:instrText xml:space="preserve"> SEQ Figure \* ARABIC </w:instrText>
      </w:r>
      <w:r w:rsidR="00344C1D">
        <w:fldChar w:fldCharType="separate"/>
      </w:r>
      <w:r w:rsidR="00F86342">
        <w:rPr>
          <w:noProof/>
        </w:rPr>
        <w:t>46</w:t>
      </w:r>
      <w:r w:rsidR="00344C1D">
        <w:rPr>
          <w:noProof/>
        </w:rPr>
        <w:fldChar w:fldCharType="end"/>
      </w:r>
      <w:bookmarkEnd w:id="178"/>
      <w:r>
        <w:t xml:space="preserve"> Dashboard overview section for single clustering solution</w:t>
      </w:r>
      <w:bookmarkEnd w:id="179"/>
    </w:p>
    <w:p w14:paraId="6214E8A8" w14:textId="77777777" w:rsidR="00207210" w:rsidRDefault="00F27F42" w:rsidP="00F27F42">
      <w:pPr>
        <w:pStyle w:val="Heading3"/>
      </w:pPr>
      <w:r>
        <w:t>Cluster Summary</w:t>
      </w:r>
    </w:p>
    <w:p w14:paraId="68C1300B" w14:textId="3262E24F" w:rsidR="002F7243" w:rsidRDefault="00207210" w:rsidP="00207210">
      <w:r>
        <w:t xml:space="preserve">The summary section </w:t>
      </w:r>
      <w:r w:rsidR="00C5197D">
        <w:t>is</w:t>
      </w:r>
      <w:r>
        <w:t xml:space="preserve"> a table </w:t>
      </w:r>
      <w:r w:rsidR="00344C1D">
        <w:t>summaris</w:t>
      </w:r>
      <w:r w:rsidR="00C5197D">
        <w:t xml:space="preserve">ing </w:t>
      </w:r>
      <w:r w:rsidR="00344C1D">
        <w:t xml:space="preserve">the attributes of </w:t>
      </w:r>
      <w:r w:rsidR="00C5197D">
        <w:t xml:space="preserve">each cluster defined by the attributes of the </w:t>
      </w:r>
      <w:r w:rsidR="00344C1D">
        <w:t>ClusterSummary</w:t>
      </w:r>
      <w:r>
        <w:t xml:space="preserve"> </w:t>
      </w:r>
      <w:r w:rsidR="008D1F19">
        <w:t xml:space="preserve">class </w:t>
      </w:r>
      <w:r w:rsidR="00C5197D">
        <w:t xml:space="preserve">described in section </w:t>
      </w:r>
      <w:r w:rsidR="00C5197D">
        <w:fldChar w:fldCharType="begin"/>
      </w:r>
      <w:r w:rsidR="00C5197D">
        <w:instrText xml:space="preserve"> REF _Ref528316057 \r \h </w:instrText>
      </w:r>
      <w:r w:rsidR="00C5197D">
        <w:fldChar w:fldCharType="separate"/>
      </w:r>
      <w:r w:rsidR="00C5197D">
        <w:t>7.4.4.1</w:t>
      </w:r>
      <w:r w:rsidR="00C5197D">
        <w:fldChar w:fldCharType="end"/>
      </w:r>
      <w:r w:rsidR="00C5197D">
        <w:t>. This includes ranges of the key comfort variables, comfort indices, cluster id, population and associated strategies (</w:t>
      </w:r>
      <w:r w:rsidR="00C5197D">
        <w:fldChar w:fldCharType="begin"/>
      </w:r>
      <w:r w:rsidR="00C5197D">
        <w:instrText xml:space="preserve"> REF _Ref528316121 \h </w:instrText>
      </w:r>
      <w:r w:rsidR="00C5197D">
        <w:fldChar w:fldCharType="separate"/>
      </w:r>
      <w:r w:rsidR="00C5197D">
        <w:t xml:space="preserve">Figure </w:t>
      </w:r>
      <w:r w:rsidR="00C5197D">
        <w:rPr>
          <w:noProof/>
        </w:rPr>
        <w:t>47</w:t>
      </w:r>
      <w:r w:rsidR="00C5197D">
        <w:fldChar w:fldCharType="end"/>
      </w:r>
      <w:r w:rsidR="00C5197D">
        <w:t>).</w:t>
      </w:r>
    </w:p>
    <w:p w14:paraId="6FC8774B" w14:textId="77777777" w:rsidR="00F27F42" w:rsidRDefault="00F27F42" w:rsidP="00F27F42">
      <w:pPr>
        <w:keepNext/>
      </w:pPr>
      <w:r>
        <w:rPr>
          <w:noProof/>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60">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4DBDABC4" w:rsidR="00F27F42" w:rsidRPr="00F27F42" w:rsidRDefault="00F27F42" w:rsidP="00F27F42">
      <w:pPr>
        <w:pStyle w:val="Caption"/>
      </w:pPr>
      <w:bookmarkStart w:id="180" w:name="_Ref528316121"/>
      <w:r>
        <w:t xml:space="preserve">Figure </w:t>
      </w:r>
      <w:r>
        <w:fldChar w:fldCharType="begin"/>
      </w:r>
      <w:r>
        <w:instrText xml:space="preserve"> SEQ Figure \* ARABIC </w:instrText>
      </w:r>
      <w:r>
        <w:fldChar w:fldCharType="separate"/>
      </w:r>
      <w:r w:rsidR="00F86342">
        <w:rPr>
          <w:noProof/>
        </w:rPr>
        <w:t>47</w:t>
      </w:r>
      <w:r>
        <w:fldChar w:fldCharType="end"/>
      </w:r>
      <w:bookmarkEnd w:id="180"/>
      <w:r>
        <w:t xml:space="preserve"> Dashboard summary section</w:t>
      </w:r>
    </w:p>
    <w:p w14:paraId="67D0C3CC" w14:textId="32523F5E" w:rsidR="008F25B1" w:rsidRDefault="008F25B1" w:rsidP="00773AF3">
      <w:pPr>
        <w:pStyle w:val="Heading3"/>
      </w:pPr>
      <w:bookmarkStart w:id="181" w:name="_Toc528253210"/>
      <w:r>
        <w:lastRenderedPageBreak/>
        <w:t>Cluster explorer</w:t>
      </w:r>
      <w:bookmarkEnd w:id="181"/>
    </w:p>
    <w:p w14:paraId="2B395760" w14:textId="049664FA" w:rsidR="002D1CFA" w:rsidRDefault="00C475FB" w:rsidP="002D1CFA">
      <w:pPr>
        <w:keepNext/>
      </w:pPr>
      <w:r>
        <w:rPr>
          <w:noProof/>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065B0F2C" w:rsidR="002D1CFA" w:rsidRPr="002D1CFA" w:rsidRDefault="002D1CFA" w:rsidP="002D1CFA">
      <w:pPr>
        <w:pStyle w:val="Caption"/>
      </w:pPr>
      <w:bookmarkStart w:id="182" w:name="_Ref527813338"/>
      <w:bookmarkStart w:id="183" w:name="_Toc527887186"/>
      <w:r>
        <w:t xml:space="preserve">Figure </w:t>
      </w:r>
      <w:r w:rsidR="00344C1D">
        <w:fldChar w:fldCharType="begin"/>
      </w:r>
      <w:r w:rsidR="00344C1D">
        <w:instrText xml:space="preserve"> SEQ Figure \* ARABIC </w:instrText>
      </w:r>
      <w:r w:rsidR="00344C1D">
        <w:fldChar w:fldCharType="separate"/>
      </w:r>
      <w:r w:rsidR="00F86342">
        <w:rPr>
          <w:noProof/>
        </w:rPr>
        <w:t>48</w:t>
      </w:r>
      <w:r w:rsidR="00344C1D">
        <w:rPr>
          <w:noProof/>
        </w:rPr>
        <w:fldChar w:fldCharType="end"/>
      </w:r>
      <w:bookmarkEnd w:id="182"/>
      <w:r>
        <w:t xml:space="preserve"> Dashboard cluster explorer all time steps / all clusters with interaction</w:t>
      </w:r>
      <w:bookmarkEnd w:id="183"/>
      <w:r>
        <w:t xml:space="preserve"> </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60B55B1F" w:rsidR="00D06FAE" w:rsidRDefault="00622522" w:rsidP="00D06FAE">
      <w:pPr>
        <w:pStyle w:val="ListParagraph"/>
        <w:numPr>
          <w:ilvl w:val="0"/>
          <w:numId w:val="15"/>
        </w:numPr>
      </w:pPr>
      <w:r>
        <w:t>single time step / single cluster</w:t>
      </w:r>
    </w:p>
    <w:p w14:paraId="2875A508" w14:textId="009F12A2" w:rsidR="00FA1165" w:rsidRDefault="00FA1165" w:rsidP="00D06FAE">
      <w:pPr>
        <w:pStyle w:val="ListParagraph"/>
        <w:numPr>
          <w:ilvl w:val="0"/>
          <w:numId w:val="15"/>
        </w:numPr>
      </w:pPr>
      <w:r>
        <w:t>monthly typical / all clusters</w:t>
      </w:r>
    </w:p>
    <w:p w14:paraId="719A77A9" w14:textId="0FCCE47E" w:rsidR="00FA1165" w:rsidRDefault="00FA1165" w:rsidP="00FA1165">
      <w:pPr>
        <w:pStyle w:val="ListParagraph"/>
        <w:numPr>
          <w:ilvl w:val="0"/>
          <w:numId w:val="15"/>
        </w:numPr>
      </w:pPr>
      <w:r>
        <w:t>monthly typical / single cluster</w:t>
      </w:r>
    </w:p>
    <w:p w14:paraId="56F94CA9" w14:textId="4E496255" w:rsidR="006B4D13" w:rsidRDefault="00622522" w:rsidP="006B4D13">
      <w:r>
        <w:t xml:space="preserve">On opening the page all time steps </w:t>
      </w:r>
      <w:r w:rsidR="00FA1165">
        <w:t>/ all</w:t>
      </w:r>
      <w:r>
        <w:t xml:space="preserve"> clusters are presented</w:t>
      </w:r>
      <w:r w:rsidR="002F23C9">
        <w:t xml:space="preserve"> (</w:t>
      </w:r>
      <w:r w:rsidR="002F23C9">
        <w:fldChar w:fldCharType="begin"/>
      </w:r>
      <w:r w:rsidR="002F23C9">
        <w:instrText xml:space="preserve"> REF _Ref527813338 \h </w:instrText>
      </w:r>
      <w:r w:rsidR="002F23C9">
        <w:fldChar w:fldCharType="separate"/>
      </w:r>
      <w:r w:rsidR="00A26962">
        <w:t xml:space="preserve">Figure </w:t>
      </w:r>
      <w:r w:rsidR="00A26962">
        <w:rPr>
          <w:noProof/>
        </w:rPr>
        <w:t>47</w:t>
      </w:r>
      <w:r w:rsidR="002F23C9">
        <w:fldChar w:fldCharType="end"/>
      </w:r>
      <w:r w:rsidR="002F23C9">
        <w:t>)</w:t>
      </w:r>
      <w:r>
        <w:t xml:space="preserve"> this corresponds with the output described in </w:t>
      </w:r>
      <w:r w:rsidR="00454988">
        <w:t>section</w:t>
      </w:r>
      <w:r w:rsidR="00E81833">
        <w:t xml:space="preserve"> </w:t>
      </w:r>
      <w:r w:rsidR="00E81833">
        <w:fldChar w:fldCharType="begin"/>
      </w:r>
      <w:r w:rsidR="00E81833">
        <w:instrText xml:space="preserve"> REF _Ref528245762 \r \h </w:instrText>
      </w:r>
      <w:r w:rsidR="00E81833">
        <w:fldChar w:fldCharType="separate"/>
      </w:r>
      <w:r w:rsidR="002B613B">
        <w:t>7.4.4.2</w:t>
      </w:r>
      <w:r w:rsidR="00E81833">
        <w:fldChar w:fldCharType="end"/>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2F23C9">
        <w:t xml:space="preserve">Figure </w:t>
      </w:r>
      <w:r w:rsidR="002F23C9">
        <w:rPr>
          <w:noProof/>
        </w:rPr>
        <w:t>33</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9F3EAD">
        <w:t xml:space="preserve">Figure </w:t>
      </w:r>
      <w:r w:rsidR="009F3EAD">
        <w:rPr>
          <w:noProof/>
        </w:rPr>
        <w:t>47</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9F3EAD">
        <w:t xml:space="preserve">On selecting the single cluster tab, </w:t>
      </w:r>
      <w:r w:rsidR="006B4D13">
        <w:t xml:space="preserve">an individual cluster </w:t>
      </w:r>
      <w:r w:rsidR="009F3EAD">
        <w:t xml:space="preserve">can be selected with a range input, </w:t>
      </w:r>
      <w:r w:rsidR="006B4D13">
        <w:t>its population, associated strategies and their spatial distribution</w:t>
      </w:r>
      <w:r w:rsidR="009F3EAD">
        <w:t xml:space="preserve"> can be examined</w:t>
      </w:r>
      <w:r w:rsidR="00A26962">
        <w:t xml:space="preserve"> </w:t>
      </w:r>
      <w:r w:rsidR="008F0A66">
        <w:t>(</w:t>
      </w:r>
      <w:r w:rsidR="00A26962">
        <w:fldChar w:fldCharType="begin"/>
      </w:r>
      <w:r w:rsidR="00A26962">
        <w:instrText xml:space="preserve"> REF _Ref528245956 \h </w:instrText>
      </w:r>
      <w:r w:rsidR="00A26962">
        <w:fldChar w:fldCharType="separate"/>
      </w:r>
      <w:r w:rsidR="00A26962">
        <w:t xml:space="preserve">Figure </w:t>
      </w:r>
      <w:r w:rsidR="00A26962">
        <w:rPr>
          <w:noProof/>
        </w:rPr>
        <w:t>48</w:t>
      </w:r>
      <w:r w:rsidR="00A26962">
        <w:fldChar w:fldCharType="end"/>
      </w:r>
      <w:r w:rsidR="008F0A66">
        <w:t>)</w:t>
      </w:r>
      <w:r w:rsidR="006B4D13">
        <w:t xml:space="preserve">. </w:t>
      </w:r>
    </w:p>
    <w:p w14:paraId="0BBF9EDD" w14:textId="285E2BCB" w:rsidR="007537FB" w:rsidRDefault="00C475FB" w:rsidP="007537FB">
      <w:pPr>
        <w:keepNext/>
      </w:pPr>
      <w:r>
        <w:rPr>
          <w:noProof/>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7FC25DB5" w:rsidR="006B4D13" w:rsidRDefault="007537FB" w:rsidP="007537FB">
      <w:pPr>
        <w:pStyle w:val="Caption"/>
      </w:pPr>
      <w:bookmarkStart w:id="184" w:name="_Ref528245956"/>
      <w:bookmarkStart w:id="185" w:name="_Toc527887187"/>
      <w:r>
        <w:t xml:space="preserve">Figure </w:t>
      </w:r>
      <w:r w:rsidR="00344C1D">
        <w:fldChar w:fldCharType="begin"/>
      </w:r>
      <w:r w:rsidR="00344C1D">
        <w:instrText xml:space="preserve"> SEQ Figure \* ARABIC </w:instrText>
      </w:r>
      <w:r w:rsidR="00344C1D">
        <w:fldChar w:fldCharType="separate"/>
      </w:r>
      <w:r w:rsidR="00F86342">
        <w:rPr>
          <w:noProof/>
        </w:rPr>
        <w:t>49</w:t>
      </w:r>
      <w:r w:rsidR="00344C1D">
        <w:rPr>
          <w:noProof/>
        </w:rPr>
        <w:fldChar w:fldCharType="end"/>
      </w:r>
      <w:bookmarkEnd w:id="184"/>
      <w:r>
        <w:t xml:space="preserve"> </w:t>
      </w:r>
      <w:r w:rsidRPr="00EA412B">
        <w:t xml:space="preserve">Dashboard cluster explorer all time steps / </w:t>
      </w:r>
      <w:r>
        <w:t>single cluster</w:t>
      </w:r>
      <w:r w:rsidRPr="00EA412B">
        <w:t xml:space="preserve"> with interaction</w:t>
      </w:r>
      <w:bookmarkEnd w:id="185"/>
    </w:p>
    <w:p w14:paraId="12393700" w14:textId="087B8939"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w:t>
      </w:r>
      <w:r w:rsidR="00A6513B">
        <w:t>inputs</w:t>
      </w:r>
      <w:r w:rsidR="00312959">
        <w:t xml:space="preserve"> for year and month.</w:t>
      </w:r>
      <w:r>
        <w:t xml:space="preserve"> </w:t>
      </w:r>
      <w:r w:rsidR="003A5A82">
        <w:t xml:space="preserve">This corresponds with the output described in </w:t>
      </w:r>
      <w:r w:rsidR="00454988" w:rsidRPr="00A26962">
        <w:t>section</w:t>
      </w:r>
      <w:r w:rsidR="0002787C" w:rsidRPr="00A26962">
        <w:t xml:space="preserve"> </w:t>
      </w:r>
      <w:r w:rsidR="0002787C" w:rsidRPr="00A26962">
        <w:fldChar w:fldCharType="begin"/>
      </w:r>
      <w:r w:rsidR="0002787C" w:rsidRPr="00A26962">
        <w:instrText xml:space="preserve"> REF _Ref528245796 \r \h </w:instrText>
      </w:r>
      <w:r w:rsidR="00A26962">
        <w:instrText xml:space="preserve"> \* MERGEFORMAT </w:instrText>
      </w:r>
      <w:r w:rsidR="0002787C" w:rsidRPr="00A26962">
        <w:fldChar w:fldCharType="separate"/>
      </w:r>
      <w:r w:rsidR="002B613B">
        <w:t>7.4.4.4</w:t>
      </w:r>
      <w:r w:rsidR="0002787C" w:rsidRPr="00A26962">
        <w:fldChar w:fldCharType="end"/>
      </w:r>
      <w:r w:rsidR="003A5A82" w:rsidRPr="00A26962">
        <w:t>.</w:t>
      </w:r>
      <w:r w:rsidR="009274FA">
        <w:t xml:space="preserve"> </w:t>
      </w:r>
      <w:r>
        <w:t>Selecting the single cluster tab in this mode provides more detail</w:t>
      </w:r>
      <w:r w:rsidR="004A2487">
        <w:t>ed</w:t>
      </w:r>
      <w:r>
        <w:t xml:space="preserve"> </w:t>
      </w:r>
      <w:r w:rsidR="00A6513B">
        <w:t>information</w:t>
      </w:r>
      <w:r>
        <w:t xml:space="preserve"> of a single cluster a</w:t>
      </w:r>
      <w:r w:rsidR="004A2487">
        <w:t>t a</w:t>
      </w:r>
      <w:r>
        <w:t xml:space="preserve"> specific time (</w:t>
      </w:r>
      <w:r>
        <w:fldChar w:fldCharType="begin"/>
      </w:r>
      <w:r>
        <w:instrText xml:space="preserve"> REF _Ref527813845 \h </w:instrText>
      </w:r>
      <w:r>
        <w:fldChar w:fldCharType="separate"/>
      </w:r>
      <w:r w:rsidR="00A26962">
        <w:t xml:space="preserve">Figure </w:t>
      </w:r>
      <w:r w:rsidR="00A26962">
        <w:rPr>
          <w:noProof/>
        </w:rPr>
        <w:t>50</w:t>
      </w:r>
      <w:r>
        <w:fldChar w:fldCharType="end"/>
      </w:r>
      <w:r>
        <w:t>).</w:t>
      </w:r>
      <w:r w:rsidR="00B5486F">
        <w:t xml:space="preserve"> </w:t>
      </w:r>
      <w:r w:rsidR="00B5486F">
        <w:t xml:space="preserve">Monthly typical / all clusters </w:t>
      </w:r>
      <w:r w:rsidR="00B5486F">
        <w:t xml:space="preserve">tab </w:t>
      </w:r>
      <w:r w:rsidR="00B5486F">
        <w:t>displays the results extracted using the process described in section</w:t>
      </w:r>
      <w:r w:rsidR="00D53A49">
        <w:t xml:space="preserve"> </w:t>
      </w:r>
      <w:r w:rsidR="00D53A49">
        <w:fldChar w:fldCharType="begin"/>
      </w:r>
      <w:r w:rsidR="00D53A49">
        <w:instrText xml:space="preserve"> REF _Ref528316475 \r \h </w:instrText>
      </w:r>
      <w:r w:rsidR="00D53A49">
        <w:fldChar w:fldCharType="separate"/>
      </w:r>
      <w:r w:rsidR="00D53A49">
        <w:t>7.4.4.3</w:t>
      </w:r>
      <w:r w:rsidR="00D53A49">
        <w:fldChar w:fldCharType="end"/>
      </w:r>
      <w:r w:rsidR="00B5486F">
        <w:t>.</w:t>
      </w:r>
    </w:p>
    <w:p w14:paraId="79B1BEBD" w14:textId="0570965B" w:rsidR="00A227B8" w:rsidRDefault="009274FA" w:rsidP="00A227B8">
      <w:pPr>
        <w:keepNext/>
      </w:pPr>
      <w:r>
        <w:rPr>
          <w:noProof/>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4767FD1D" w:rsidR="00A227B8" w:rsidRDefault="00A227B8" w:rsidP="00A227B8">
      <w:pPr>
        <w:pStyle w:val="Caption"/>
      </w:pPr>
      <w:bookmarkStart w:id="186" w:name="_Toc527887188"/>
      <w:r>
        <w:t xml:space="preserve">Figure </w:t>
      </w:r>
      <w:r w:rsidR="00344C1D">
        <w:fldChar w:fldCharType="begin"/>
      </w:r>
      <w:r w:rsidR="00344C1D">
        <w:instrText xml:space="preserve"> SEQ Figure \* ARABIC </w:instrText>
      </w:r>
      <w:r w:rsidR="00344C1D">
        <w:fldChar w:fldCharType="separate"/>
      </w:r>
      <w:r w:rsidR="00F86342">
        <w:rPr>
          <w:noProof/>
        </w:rPr>
        <w:t>50</w:t>
      </w:r>
      <w:r w:rsidR="00344C1D">
        <w:rPr>
          <w:noProof/>
        </w:rPr>
        <w:fldChar w:fldCharType="end"/>
      </w:r>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86"/>
    </w:p>
    <w:p w14:paraId="074A4259" w14:textId="1EBC45A3" w:rsidR="00A227B8" w:rsidRDefault="009274FA" w:rsidP="00A227B8">
      <w:pPr>
        <w:keepNext/>
      </w:pPr>
      <w:r>
        <w:rPr>
          <w:noProof/>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738E2986" w:rsidR="0050364A" w:rsidRDefault="00A227B8" w:rsidP="009274FA">
      <w:pPr>
        <w:pStyle w:val="Caption"/>
      </w:pPr>
      <w:bookmarkStart w:id="187" w:name="_Ref527813845"/>
      <w:bookmarkStart w:id="188" w:name="_Toc527887189"/>
      <w:r>
        <w:t xml:space="preserve">Figure </w:t>
      </w:r>
      <w:r w:rsidR="00344C1D">
        <w:fldChar w:fldCharType="begin"/>
      </w:r>
      <w:r w:rsidR="00344C1D">
        <w:instrText xml:space="preserve"> SEQ Figure \* ARABIC </w:instrText>
      </w:r>
      <w:r w:rsidR="00344C1D">
        <w:fldChar w:fldCharType="separate"/>
      </w:r>
      <w:r w:rsidR="00F86342">
        <w:rPr>
          <w:noProof/>
        </w:rPr>
        <w:t>51</w:t>
      </w:r>
      <w:r w:rsidR="00344C1D">
        <w:rPr>
          <w:noProof/>
        </w:rPr>
        <w:fldChar w:fldCharType="end"/>
      </w:r>
      <w:bookmarkEnd w:id="187"/>
      <w:r>
        <w:t xml:space="preserve"> </w:t>
      </w:r>
      <w:r w:rsidRPr="009556BF">
        <w:t>Dashboard cl</w:t>
      </w:r>
      <w:r>
        <w:t>uster explorer single time step</w:t>
      </w:r>
      <w:r w:rsidRPr="009556BF">
        <w:t xml:space="preserve"> / </w:t>
      </w:r>
      <w:r>
        <w:t>single cluster</w:t>
      </w:r>
      <w:r w:rsidRPr="009556BF">
        <w:t xml:space="preserve"> with interaction</w:t>
      </w:r>
      <w:bookmarkEnd w:id="188"/>
      <w:r w:rsidR="009274FA">
        <w:t xml:space="preserve"> </w:t>
      </w:r>
    </w:p>
    <w:p w14:paraId="4A41F1DE" w14:textId="31C031EC" w:rsidR="00EF3C99" w:rsidRDefault="00EF3C99" w:rsidP="00773AF3">
      <w:pPr>
        <w:pStyle w:val="Heading3"/>
      </w:pPr>
      <w:bookmarkStart w:id="189" w:name="_Toc528253211"/>
      <w:r>
        <w:t>Comfort comparison</w:t>
      </w:r>
      <w:bookmarkEnd w:id="189"/>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5">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7E1A45D5" w:rsidR="00DD156E" w:rsidRDefault="002C48A3" w:rsidP="00D0014F">
      <w:pPr>
        <w:pStyle w:val="Caption"/>
      </w:pPr>
      <w:bookmarkStart w:id="190" w:name="_Ref527814940"/>
      <w:bookmarkStart w:id="191" w:name="_Toc527887190"/>
      <w:r>
        <w:t xml:space="preserve">Figure </w:t>
      </w:r>
      <w:r w:rsidR="00344C1D">
        <w:fldChar w:fldCharType="begin"/>
      </w:r>
      <w:r w:rsidR="00344C1D">
        <w:instrText xml:space="preserve"> SEQ Figure \* ARABIC </w:instrText>
      </w:r>
      <w:r w:rsidR="00344C1D">
        <w:fldChar w:fldCharType="separate"/>
      </w:r>
      <w:r w:rsidR="00F86342">
        <w:rPr>
          <w:noProof/>
        </w:rPr>
        <w:t>52</w:t>
      </w:r>
      <w:r w:rsidR="00344C1D">
        <w:rPr>
          <w:noProof/>
        </w:rPr>
        <w:fldChar w:fldCharType="end"/>
      </w:r>
      <w:bookmarkEnd w:id="190"/>
      <w:r>
        <w:t xml:space="preserve"> Dashboard thermal index comparison</w:t>
      </w:r>
      <w:bookmarkEnd w:id="191"/>
    </w:p>
    <w:p w14:paraId="6E15D7E0" w14:textId="7BAAFFB2" w:rsidR="00E17D8E" w:rsidRPr="00375814" w:rsidRDefault="00E17D8E" w:rsidP="00E17D8E">
      <w:pPr>
        <w:pStyle w:val="Heading1"/>
      </w:pPr>
      <w:bookmarkStart w:id="192" w:name="_Toc528253212"/>
      <w:r w:rsidRPr="00375814">
        <w:lastRenderedPageBreak/>
        <w:t>Results and evaluation</w:t>
      </w:r>
      <w:bookmarkEnd w:id="192"/>
    </w:p>
    <w:p w14:paraId="2AEFECBE" w14:textId="77777777" w:rsidR="00E17D8E" w:rsidRDefault="00E17D8E" w:rsidP="00E17D8E">
      <w:pPr>
        <w:pStyle w:val="Heading2"/>
      </w:pPr>
      <w:bookmarkStart w:id="193" w:name="_Toc528253213"/>
      <w:r w:rsidRPr="00375814">
        <w:t>Evaluation</w:t>
      </w:r>
      <w:bookmarkEnd w:id="193"/>
    </w:p>
    <w:p w14:paraId="05105BF2" w14:textId="255A1680" w:rsidR="007F23C7" w:rsidRDefault="007F23C7" w:rsidP="007F23C7">
      <w:pPr>
        <w:rPr>
          <w:lang w:eastAsia="en-US"/>
        </w:rPr>
      </w:pPr>
      <w:r>
        <w:rPr>
          <w:lang w:eastAsia="en-US"/>
        </w:rPr>
        <w:t xml:space="preserve">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w:t>
      </w:r>
      <w:r w:rsidR="00AD0AD9">
        <w:rPr>
          <w:lang w:eastAsia="en-US"/>
        </w:rPr>
        <w:t>was</w:t>
      </w:r>
      <w:r>
        <w:rPr>
          <w:lang w:eastAsia="en-US"/>
        </w:rPr>
        <w:t xml:space="preserve"> chosen for a test case as the tropical climate combined with the extreme topo</w:t>
      </w:r>
      <w:r w:rsidR="000C1DCB">
        <w:rPr>
          <w:lang w:eastAsia="en-US"/>
        </w:rPr>
        <w:t xml:space="preserve">graphy and proximity to oceans. </w:t>
      </w:r>
      <w:r w:rsidR="00252F57">
        <w:rPr>
          <w:lang w:eastAsia="en-US"/>
        </w:rPr>
        <w:t>The</w:t>
      </w:r>
      <w:r>
        <w:rPr>
          <w:lang w:eastAsia="en-US"/>
        </w:rPr>
        <w:t xml:space="preserve"> system </w:t>
      </w:r>
      <w:r w:rsidR="00252F57">
        <w:rPr>
          <w:lang w:eastAsia="en-US"/>
        </w:rPr>
        <w:t>is</w:t>
      </w:r>
      <w:r>
        <w:rPr>
          <w:lang w:eastAsia="en-US"/>
        </w:rPr>
        <w:t xml:space="preserve"> decomposed for evaluation; weather patterns will be assessed both quantitively and qualitatively and matching of recommended design strategies and the patterns evaluated qualitatively.</w:t>
      </w:r>
    </w:p>
    <w:p w14:paraId="3217D34D" w14:textId="324EF78E" w:rsidR="00344D49" w:rsidRDefault="000C1DCB" w:rsidP="000C1DCB">
      <w:pPr>
        <w:pStyle w:val="Heading2"/>
        <w:rPr>
          <w:lang w:eastAsia="en-US"/>
        </w:rPr>
      </w:pPr>
      <w:bookmarkStart w:id="194" w:name="_Toc528253214"/>
      <w:r>
        <w:rPr>
          <w:lang w:eastAsia="en-US"/>
        </w:rPr>
        <w:t>Quantitative</w:t>
      </w:r>
      <w:r w:rsidR="005F3AB3" w:rsidRPr="00B87C6B">
        <w:rPr>
          <w:lang w:eastAsia="en-US"/>
        </w:rPr>
        <w:t xml:space="preserve"> </w:t>
      </w:r>
      <w:r w:rsidR="00AD0AD9">
        <w:rPr>
          <w:lang w:eastAsia="en-US"/>
        </w:rPr>
        <w:t>evaluation</w:t>
      </w:r>
      <w:r w:rsidR="005F3AB3" w:rsidRPr="00B87C6B">
        <w:rPr>
          <w:lang w:eastAsia="en-US"/>
        </w:rPr>
        <w:t xml:space="preserve"> of the </w:t>
      </w:r>
      <w:r w:rsidR="00AD0AD9">
        <w:rPr>
          <w:lang w:eastAsia="en-US"/>
        </w:rPr>
        <w:t>individual</w:t>
      </w:r>
      <w:r w:rsidR="005F3AB3" w:rsidRPr="00B87C6B">
        <w:rPr>
          <w:lang w:eastAsia="en-US"/>
        </w:rPr>
        <w:t xml:space="preserve"> knowledge discovery methods</w:t>
      </w:r>
      <w:bookmarkEnd w:id="194"/>
    </w:p>
    <w:p w14:paraId="1A7BE3B2" w14:textId="2426C2CF" w:rsidR="00CA1833" w:rsidRPr="00CA1833" w:rsidRDefault="00CA1833" w:rsidP="00CA1833">
      <w:pPr>
        <w:pStyle w:val="Heading3"/>
        <w:rPr>
          <w:lang w:eastAsia="en-US"/>
        </w:rPr>
      </w:pPr>
      <w:r>
        <w:rPr>
          <w:lang w:eastAsia="en-US"/>
        </w:rPr>
        <w:t>Metrics used for evaluation</w:t>
      </w:r>
    </w:p>
    <w:p w14:paraId="2176D852" w14:textId="1C9B4285" w:rsidR="000C1DCB" w:rsidRDefault="000C1DCB" w:rsidP="00C41A6F">
      <w:r>
        <w:t>The literature review identified three validaity metrics to express the dissimilarity (Silhouette) combined cohesion and separation (Dunn) and internal cluster cohesion (WSSSE)</w:t>
      </w:r>
      <w:r>
        <w:t xml:space="preserve">. The first two were implemented within the analytic process and the latter is already part of Spark’s MLlib. </w:t>
      </w:r>
      <w:r w:rsidR="00DD2BD7">
        <w:t xml:space="preserve">Domain specific </w:t>
      </w:r>
      <w:r w:rsidR="00CA1833">
        <w:t>quantitative</w:t>
      </w:r>
      <w:r w:rsidR="00DD2BD7">
        <w:t xml:space="preserve"> evaluation was implemented </w:t>
      </w:r>
      <w:r w:rsidR="00CA1833">
        <w:t xml:space="preserve">using two comfort indices. The difference between the </w:t>
      </w:r>
      <w:r w:rsidR="00DD2BD7">
        <w:t>comfort ind</w:t>
      </w:r>
      <w:r w:rsidR="00CA1833">
        <w:t>ex</w:t>
      </w:r>
      <w:r w:rsidR="00DD2BD7">
        <w:t xml:space="preserve"> predicted by the cluster </w:t>
      </w:r>
      <w:r w:rsidR="00CA1833">
        <w:t>and</w:t>
      </w:r>
      <w:r w:rsidR="00DD2BD7">
        <w:t xml:space="preserve"> the ind</w:t>
      </w:r>
      <w:r w:rsidR="00CA1833">
        <w:t xml:space="preserve">ex as determined by each data point indicates how well the clusters represent conditions of thermal comfort. </w:t>
      </w:r>
    </w:p>
    <w:p w14:paraId="34E9E98E" w14:textId="2ED1C9C2" w:rsidR="00CA1833" w:rsidRDefault="00CA1833" w:rsidP="00CA1833">
      <w:pPr>
        <w:pStyle w:val="Heading3"/>
      </w:pPr>
      <w:r>
        <w:t>Evaluation approach</w:t>
      </w:r>
    </w:p>
    <w:p w14:paraId="675B393A" w14:textId="143C80D0" w:rsidR="00A739C6" w:rsidRDefault="00C41A6F" w:rsidP="00C41A6F">
      <w:pPr>
        <w:rPr>
          <w:lang w:eastAsia="en-US"/>
        </w:rPr>
      </w:pPr>
      <w:r>
        <w:rPr>
          <w:lang w:eastAsia="en-US"/>
        </w:rPr>
        <w:t>M</w:t>
      </w:r>
      <w:r>
        <w:rPr>
          <w:lang w:eastAsia="en-US"/>
        </w:rPr>
        <w:t xml:space="preserve">odelled on </w:t>
      </w:r>
      <w:r>
        <w:rPr>
          <w:lang w:eastAsia="en-US"/>
        </w:rPr>
        <w:t>a</w:t>
      </w:r>
      <w:r>
        <w:rPr>
          <w:lang w:eastAsia="en-US"/>
        </w:rPr>
        <w:t xml:space="preserve"> framework </w:t>
      </w:r>
      <w:r w:rsidR="008A1164">
        <w:rPr>
          <w:lang w:eastAsia="en-US"/>
        </w:rPr>
        <w:t>for</w:t>
      </w:r>
      <w:r>
        <w:rPr>
          <w:lang w:eastAsia="en-US"/>
        </w:rPr>
        <w:t xml:space="preserve"> a recent clustering study</w:t>
      </w:r>
      <w:r>
        <w:rPr>
          <w:lang w:eastAsia="en-US"/>
        </w:rPr>
        <w:t xml:space="preserve"> </w:t>
      </w:r>
      <w:r>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sidRPr="002957AE">
        <w:rPr>
          <w:noProof/>
          <w:lang w:eastAsia="en-US"/>
        </w:rPr>
        <w:t>(Netzel and Stepinski, 2016)</w:t>
      </w:r>
      <w:r>
        <w:rPr>
          <w:lang w:eastAsia="en-US"/>
        </w:rPr>
        <w:fldChar w:fldCharType="end"/>
      </w:r>
      <w:r>
        <w:rPr>
          <w:lang w:eastAsia="en-US"/>
        </w:rPr>
        <w:t xml:space="preserve"> a</w:t>
      </w:r>
      <w:r w:rsidR="002957AE">
        <w:rPr>
          <w:lang w:eastAsia="en-US"/>
        </w:rPr>
        <w:t xml:space="preserve"> comparison between a series of clustering experiments analysed by the system was undertaken</w:t>
      </w:r>
      <w:r>
        <w:rPr>
          <w:lang w:eastAsia="en-US"/>
        </w:rPr>
        <w:t xml:space="preserve">. </w:t>
      </w:r>
      <w:r w:rsidR="002957AE">
        <w:rPr>
          <w:lang w:eastAsia="en-US"/>
        </w:rPr>
        <w:t xml:space="preserve"> </w:t>
      </w:r>
      <w:r>
        <w:rPr>
          <w:lang w:eastAsia="en-US"/>
        </w:rPr>
        <w:t>B</w:t>
      </w:r>
      <w:r>
        <w:rPr>
          <w:lang w:eastAsia="en-US"/>
        </w:rPr>
        <w:t xml:space="preserve">ased on discussion with domain specialists (section </w:t>
      </w:r>
      <w:r>
        <w:rPr>
          <w:lang w:eastAsia="en-US"/>
        </w:rPr>
        <w:fldChar w:fldCharType="begin"/>
      </w:r>
      <w:r>
        <w:rPr>
          <w:lang w:eastAsia="en-US"/>
        </w:rPr>
        <w:instrText xml:space="preserve"> REF _Ref528316704 \r \h </w:instrText>
      </w:r>
      <w:r>
        <w:rPr>
          <w:lang w:eastAsia="en-US"/>
        </w:rPr>
      </w:r>
      <w:r>
        <w:rPr>
          <w:lang w:eastAsia="en-US"/>
        </w:rPr>
        <w:fldChar w:fldCharType="separate"/>
      </w:r>
      <w:r w:rsidR="00017EBB">
        <w:rPr>
          <w:lang w:eastAsia="en-US"/>
        </w:rPr>
        <w:t>5.3</w:t>
      </w:r>
      <w:r>
        <w:rPr>
          <w:lang w:eastAsia="en-US"/>
        </w:rPr>
        <w:fldChar w:fldCharType="end"/>
      </w:r>
      <w:r>
        <w:rPr>
          <w:lang w:eastAsia="en-US"/>
        </w:rPr>
        <w:t xml:space="preserve">) and results from </w:t>
      </w:r>
      <w:r>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Pr>
          <w:noProof/>
          <w:lang w:eastAsia="en-US"/>
        </w:rPr>
        <w:t>Netzel and Stepinski's (</w:t>
      </w:r>
      <w:r w:rsidRPr="002957AE">
        <w:rPr>
          <w:noProof/>
          <w:lang w:eastAsia="en-US"/>
        </w:rPr>
        <w:t>2016)</w:t>
      </w:r>
      <w:r>
        <w:rPr>
          <w:lang w:eastAsia="en-US"/>
        </w:rPr>
        <w:fldChar w:fldCharType="end"/>
      </w:r>
      <w:r>
        <w:rPr>
          <w:lang w:eastAsia="en-US"/>
        </w:rPr>
        <w:t xml:space="preserve"> study </w:t>
      </w:r>
      <w:r w:rsidR="00A739C6">
        <w:rPr>
          <w:lang w:eastAsia="en-US"/>
        </w:rPr>
        <w:t xml:space="preserve">four </w:t>
      </w:r>
      <w:r>
        <w:rPr>
          <w:lang w:eastAsia="en-US"/>
        </w:rPr>
        <w:t>parameters</w:t>
      </w:r>
      <w:r w:rsidR="00E85A7C">
        <w:rPr>
          <w:lang w:eastAsia="en-US"/>
        </w:rPr>
        <w:t xml:space="preserve"> sets</w:t>
      </w:r>
      <w:r>
        <w:rPr>
          <w:lang w:eastAsia="en-US"/>
        </w:rPr>
        <w:t xml:space="preserve"> used to define the features for clustering.  </w:t>
      </w:r>
      <w:r w:rsidR="00A739C6">
        <w:rPr>
          <w:lang w:eastAsia="en-US"/>
        </w:rPr>
        <w:t xml:space="preserve">Combinations of </w:t>
      </w:r>
      <w:r w:rsidR="00A739C6">
        <w:rPr>
          <w:lang w:eastAsia="en-US"/>
        </w:rPr>
        <w:t>temperature, daily temperature range, relative humidity and wind speed are</w:t>
      </w:r>
      <w:r w:rsidR="00A739C6">
        <w:rPr>
          <w:lang w:eastAsia="en-US"/>
        </w:rPr>
        <w:t xml:space="preserve"> defined to examine the influence of the wind and the daily temperature range.</w:t>
      </w:r>
    </w:p>
    <w:p w14:paraId="5F97AEEB" w14:textId="77777777" w:rsidR="00A739C6" w:rsidRDefault="00A739C6" w:rsidP="00A739C6">
      <w:pPr>
        <w:pStyle w:val="ListParagraph"/>
        <w:numPr>
          <w:ilvl w:val="0"/>
          <w:numId w:val="20"/>
        </w:numPr>
        <w:rPr>
          <w:lang w:eastAsia="en-US"/>
        </w:rPr>
      </w:pPr>
      <w:r>
        <w:rPr>
          <w:lang w:eastAsia="en-US"/>
        </w:rPr>
        <w:t xml:space="preserve">Temperature, relative humidity (TRh). </w:t>
      </w:r>
    </w:p>
    <w:p w14:paraId="06A769EF" w14:textId="4E3A3150" w:rsidR="00A739C6" w:rsidRDefault="00A739C6" w:rsidP="00A739C6">
      <w:pPr>
        <w:pStyle w:val="ListParagraph"/>
        <w:numPr>
          <w:ilvl w:val="0"/>
          <w:numId w:val="20"/>
        </w:numPr>
        <w:rPr>
          <w:lang w:eastAsia="en-US"/>
        </w:rPr>
      </w:pPr>
      <w:r>
        <w:rPr>
          <w:lang w:eastAsia="en-US"/>
        </w:rPr>
        <w:t xml:space="preserve">Temperature, daily temperature range, relative humidity and wind speed (TrRh). </w:t>
      </w:r>
    </w:p>
    <w:p w14:paraId="27947FCE" w14:textId="48ABECC7" w:rsidR="00A739C6" w:rsidRDefault="00C41A6F" w:rsidP="00A739C6">
      <w:pPr>
        <w:pStyle w:val="ListParagraph"/>
        <w:numPr>
          <w:ilvl w:val="0"/>
          <w:numId w:val="20"/>
        </w:numPr>
        <w:rPr>
          <w:lang w:eastAsia="en-US"/>
        </w:rPr>
      </w:pPr>
      <w:r>
        <w:rPr>
          <w:lang w:eastAsia="en-US"/>
        </w:rPr>
        <w:t>Temperature, relative humidity and wind speed (TR</w:t>
      </w:r>
      <w:r w:rsidR="00A739C6">
        <w:rPr>
          <w:lang w:eastAsia="en-US"/>
        </w:rPr>
        <w:t>h</w:t>
      </w:r>
      <w:r>
        <w:rPr>
          <w:lang w:eastAsia="en-US"/>
        </w:rPr>
        <w:t>Ws)</w:t>
      </w:r>
      <w:r w:rsidR="00A739C6">
        <w:rPr>
          <w:lang w:eastAsia="en-US"/>
        </w:rPr>
        <w:t>.</w:t>
      </w:r>
      <w:r>
        <w:rPr>
          <w:lang w:eastAsia="en-US"/>
        </w:rPr>
        <w:t xml:space="preserve"> </w:t>
      </w:r>
    </w:p>
    <w:p w14:paraId="419ECF98" w14:textId="2AC73A41" w:rsidR="00A739C6" w:rsidRDefault="00A739C6" w:rsidP="00C41A6F">
      <w:pPr>
        <w:pStyle w:val="ListParagraph"/>
        <w:numPr>
          <w:ilvl w:val="0"/>
          <w:numId w:val="20"/>
        </w:numPr>
        <w:rPr>
          <w:lang w:eastAsia="en-US"/>
        </w:rPr>
      </w:pPr>
      <w:r>
        <w:rPr>
          <w:lang w:eastAsia="en-US"/>
        </w:rPr>
        <w:t>T</w:t>
      </w:r>
      <w:r w:rsidR="00E85A7C">
        <w:rPr>
          <w:lang w:eastAsia="en-US"/>
        </w:rPr>
        <w:t xml:space="preserve">emperature, </w:t>
      </w:r>
      <w:r w:rsidR="00C41A6F">
        <w:rPr>
          <w:lang w:eastAsia="en-US"/>
        </w:rPr>
        <w:t>daily temperature range, relative humidity and wind speed (</w:t>
      </w:r>
      <w:r w:rsidR="00E85A7C">
        <w:rPr>
          <w:lang w:eastAsia="en-US"/>
        </w:rPr>
        <w:t>T</w:t>
      </w:r>
      <w:r w:rsidR="00C41A6F">
        <w:rPr>
          <w:lang w:eastAsia="en-US"/>
        </w:rPr>
        <w:t>TrR</w:t>
      </w:r>
      <w:r>
        <w:rPr>
          <w:lang w:eastAsia="en-US"/>
        </w:rPr>
        <w:t>h</w:t>
      </w:r>
      <w:r w:rsidR="00C41A6F">
        <w:rPr>
          <w:lang w:eastAsia="en-US"/>
        </w:rPr>
        <w:t>W</w:t>
      </w:r>
      <w:r w:rsidR="005A1D41">
        <w:rPr>
          <w:lang w:eastAsia="en-US"/>
        </w:rPr>
        <w:t>s</w:t>
      </w:r>
      <w:r w:rsidR="00C41A6F">
        <w:rPr>
          <w:lang w:eastAsia="en-US"/>
        </w:rPr>
        <w:t>)</w:t>
      </w:r>
      <w:r w:rsidR="00C41A6F">
        <w:rPr>
          <w:lang w:eastAsia="en-US"/>
        </w:rPr>
        <w:t xml:space="preserve">. </w:t>
      </w:r>
    </w:p>
    <w:p w14:paraId="002EF4E9" w14:textId="4604E2DF" w:rsidR="00344D49" w:rsidRDefault="00C41A6F" w:rsidP="00C41A6F">
      <w:pPr>
        <w:rPr>
          <w:lang w:eastAsia="en-US"/>
        </w:rPr>
      </w:pPr>
      <w:r>
        <w:rPr>
          <w:lang w:eastAsia="en-US"/>
        </w:rPr>
        <w:t>The number of clusters</w:t>
      </w:r>
      <w:r w:rsidR="00A739C6">
        <w:rPr>
          <w:lang w:eastAsia="en-US"/>
        </w:rPr>
        <w:t xml:space="preserve"> to study,</w:t>
      </w:r>
      <w:r>
        <w:rPr>
          <w:lang w:eastAsia="en-US"/>
        </w:rPr>
        <w:t xml:space="preserve"> k, was determined by running three analytics jobs that sought to optimise k for each of the three methods using the WSSSE </w:t>
      </w:r>
      <w:r w:rsidR="008A1164">
        <w:rPr>
          <w:lang w:eastAsia="en-US"/>
        </w:rPr>
        <w:t>validity</w:t>
      </w:r>
      <w:r>
        <w:rPr>
          <w:lang w:eastAsia="en-US"/>
        </w:rPr>
        <w:t xml:space="preserve"> metric. </w:t>
      </w:r>
      <w:r w:rsidR="00A739C6">
        <w:rPr>
          <w:lang w:eastAsia="en-US"/>
        </w:rPr>
        <w:t xml:space="preserve">The hybrid analytic method </w:t>
      </w:r>
      <w:r w:rsidR="002D6172">
        <w:rPr>
          <w:lang w:eastAsia="en-US"/>
        </w:rPr>
        <w:t xml:space="preserve">version, combining </w:t>
      </w:r>
      <w:r w:rsidR="00A739C6">
        <w:rPr>
          <w:lang w:eastAsia="en-US"/>
        </w:rPr>
        <w:t>hierarchical</w:t>
      </w:r>
      <w:r w:rsidR="00A739C6">
        <w:rPr>
          <w:lang w:eastAsia="en-US"/>
        </w:rPr>
        <w:t xml:space="preserve"> and non-hierarchical clustering produced identical results to the hierarchal method and was discarded. </w:t>
      </w:r>
      <w:r w:rsidR="002D6172">
        <w:rPr>
          <w:lang w:eastAsia="en-US"/>
        </w:rPr>
        <w:t xml:space="preserve">For the remaining two methods, </w:t>
      </w:r>
      <w:r w:rsidR="00A739C6">
        <w:rPr>
          <w:lang w:eastAsia="en-US"/>
        </w:rPr>
        <w:t>Silhouette</w:t>
      </w:r>
      <w:r w:rsidR="00A739C6">
        <w:rPr>
          <w:lang w:eastAsia="en-US"/>
        </w:rPr>
        <w:t xml:space="preserve"> and</w:t>
      </w:r>
      <w:r w:rsidR="00A739C6">
        <w:rPr>
          <w:lang w:eastAsia="en-US"/>
        </w:rPr>
        <w:t xml:space="preserve"> WSSSE</w:t>
      </w:r>
      <w:r w:rsidR="00A739C6">
        <w:rPr>
          <w:lang w:eastAsia="en-US"/>
        </w:rPr>
        <w:t xml:space="preserve"> indices of the remaining methods</w:t>
      </w:r>
      <w:r>
        <w:rPr>
          <w:lang w:eastAsia="en-US"/>
        </w:rPr>
        <w:t xml:space="preserve"> indicated that </w:t>
      </w:r>
      <w:r w:rsidR="00D86905" w:rsidRPr="00D86905">
        <w:rPr>
          <w:i/>
          <w:lang w:eastAsia="en-US"/>
        </w:rPr>
        <w:t>k=11</w:t>
      </w:r>
      <w:r>
        <w:rPr>
          <w:lang w:eastAsia="en-US"/>
        </w:rPr>
        <w:t xml:space="preserve"> performed well</w:t>
      </w:r>
      <w:r w:rsidR="00A739C6">
        <w:rPr>
          <w:lang w:eastAsia="en-US"/>
        </w:rPr>
        <w:t xml:space="preserve">. </w:t>
      </w:r>
      <w:r>
        <w:rPr>
          <w:lang w:eastAsia="en-US"/>
        </w:rPr>
        <w:t xml:space="preserve"> </w:t>
      </w:r>
      <w:r w:rsidR="00A739C6">
        <w:rPr>
          <w:lang w:eastAsia="en-US"/>
        </w:rPr>
        <w:t>The</w:t>
      </w:r>
      <w:r w:rsidR="00D91E48">
        <w:rPr>
          <w:lang w:eastAsia="en-US"/>
        </w:rPr>
        <w:t xml:space="preserve"> Dunn</w:t>
      </w:r>
      <w:r w:rsidR="00E85A7C">
        <w:rPr>
          <w:lang w:eastAsia="en-US"/>
        </w:rPr>
        <w:t xml:space="preserve"> ind</w:t>
      </w:r>
      <w:r w:rsidR="00A739C6">
        <w:rPr>
          <w:lang w:eastAsia="en-US"/>
        </w:rPr>
        <w:t xml:space="preserve">ex of the non-hierarchal </w:t>
      </w:r>
      <w:r w:rsidR="00A739C6">
        <w:rPr>
          <w:lang w:eastAsia="en-US"/>
        </w:rPr>
        <w:lastRenderedPageBreak/>
        <w:t xml:space="preserve">indicated that </w:t>
      </w:r>
      <w:r w:rsidR="008C03A5" w:rsidRPr="008C03A5">
        <w:rPr>
          <w:i/>
          <w:lang w:eastAsia="en-US"/>
        </w:rPr>
        <w:t>k=6</w:t>
      </w:r>
      <w:r w:rsidR="008C03A5">
        <w:rPr>
          <w:lang w:eastAsia="en-US"/>
        </w:rPr>
        <w:t xml:space="preserve"> was</w:t>
      </w:r>
      <w:r w:rsidR="00A739C6">
        <w:rPr>
          <w:lang w:eastAsia="en-US"/>
        </w:rPr>
        <w:t xml:space="preserve"> optimal</w:t>
      </w:r>
      <w:r>
        <w:rPr>
          <w:lang w:eastAsia="en-US"/>
        </w:rPr>
        <w:t xml:space="preserve">. </w:t>
      </w:r>
      <w:r w:rsidR="008C03A5">
        <w:rPr>
          <w:lang w:eastAsia="en-US"/>
        </w:rPr>
        <w:t>B</w:t>
      </w:r>
      <w:r w:rsidR="008C03A5">
        <w:rPr>
          <w:lang w:eastAsia="en-US"/>
        </w:rPr>
        <w:t>isecting k-means</w:t>
      </w:r>
      <w:r w:rsidR="008C03A5">
        <w:rPr>
          <w:lang w:eastAsia="en-US"/>
        </w:rPr>
        <w:t xml:space="preserve"> (BKM)</w:t>
      </w:r>
      <w:r w:rsidR="008C03A5">
        <w:rPr>
          <w:lang w:eastAsia="en-US"/>
        </w:rPr>
        <w:t xml:space="preserve"> </w:t>
      </w:r>
      <w:r w:rsidR="008C03A5">
        <w:rPr>
          <w:lang w:eastAsia="en-US"/>
        </w:rPr>
        <w:t xml:space="preserve">is the hierarchical method and k-means (KM) the non-hierarchical which gives </w:t>
      </w:r>
      <w:r w:rsidR="003551DD">
        <w:rPr>
          <w:lang w:eastAsia="en-US"/>
        </w:rPr>
        <w:t>16 different analytic workflows (</w:t>
      </w:r>
      <w:r w:rsidR="003551DD">
        <w:rPr>
          <w:lang w:eastAsia="en-US"/>
        </w:rPr>
        <w:fldChar w:fldCharType="begin"/>
      </w:r>
      <w:r w:rsidR="003551DD">
        <w:rPr>
          <w:lang w:eastAsia="en-US"/>
        </w:rPr>
        <w:instrText xml:space="preserve"> REF _Ref528323673 \h </w:instrText>
      </w:r>
      <w:r w:rsidR="003551DD">
        <w:rPr>
          <w:lang w:eastAsia="en-US"/>
        </w:rPr>
      </w:r>
      <w:r w:rsidR="003551DD">
        <w:rPr>
          <w:lang w:eastAsia="en-US"/>
        </w:rPr>
        <w:fldChar w:fldCharType="separate"/>
      </w:r>
      <w:r w:rsidR="003551DD">
        <w:t xml:space="preserve">Table </w:t>
      </w:r>
      <w:r w:rsidR="003551DD">
        <w:rPr>
          <w:noProof/>
        </w:rPr>
        <w:t>2</w:t>
      </w:r>
      <w:r w:rsidR="003551DD">
        <w:rPr>
          <w:lang w:eastAsia="en-US"/>
        </w:rPr>
        <w:fldChar w:fldCharType="end"/>
      </w:r>
      <w:r w:rsidR="003551DD">
        <w:rPr>
          <w:lang w:eastAsia="en-US"/>
        </w:rPr>
        <w:t>)</w:t>
      </w:r>
    </w:p>
    <w:tbl>
      <w:tblPr>
        <w:tblW w:w="8640"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3551DD" w14:paraId="0645F15B" w14:textId="77777777" w:rsidTr="003551DD">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3551DD" w:rsidRDefault="003551DD" w:rsidP="003551DD">
            <w:pPr>
              <w:spacing w:before="0" w:line="240" w:lineRule="auto"/>
              <w:jc w:val="left"/>
              <w:rPr>
                <w:rFonts w:ascii="Times New Roman" w:hAnsi="Times New Roman"/>
                <w:sz w:val="24"/>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3</w:t>
            </w:r>
          </w:p>
        </w:tc>
        <w:tc>
          <w:tcPr>
            <w:tcW w:w="960" w:type="dxa"/>
            <w:tcBorders>
              <w:top w:val="nil"/>
              <w:left w:val="nil"/>
              <w:bottom w:val="nil"/>
              <w:right w:val="nil"/>
            </w:tcBorders>
            <w:shd w:val="clear" w:color="auto" w:fill="auto"/>
            <w:noWrap/>
            <w:vAlign w:val="bottom"/>
            <w:hideMark/>
          </w:tcPr>
          <w:p w14:paraId="2E828322"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7</w:t>
            </w:r>
          </w:p>
        </w:tc>
        <w:tc>
          <w:tcPr>
            <w:tcW w:w="960" w:type="dxa"/>
            <w:tcBorders>
              <w:top w:val="nil"/>
              <w:left w:val="nil"/>
              <w:bottom w:val="nil"/>
              <w:right w:val="nil"/>
            </w:tcBorders>
            <w:shd w:val="clear" w:color="auto" w:fill="auto"/>
            <w:noWrap/>
            <w:vAlign w:val="bottom"/>
            <w:hideMark/>
          </w:tcPr>
          <w:p w14:paraId="0305882E"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8</w:t>
            </w:r>
          </w:p>
        </w:tc>
      </w:tr>
      <w:tr w:rsidR="003551DD" w:rsidRPr="003551DD" w14:paraId="12CC9790" w14:textId="77777777" w:rsidTr="003551DD">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r>
      <w:tr w:rsidR="003551DD" w:rsidRPr="003551DD" w14:paraId="6435815E" w14:textId="77777777" w:rsidTr="003551DD">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5538D04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32882F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158C5B8" w14:textId="77777777" w:rsidTr="003551DD">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r w:rsidR="003551DD" w:rsidRPr="003551DD" w14:paraId="185F192C" w14:textId="77777777" w:rsidTr="003551DD">
        <w:trPr>
          <w:trHeight w:val="300"/>
        </w:trPr>
        <w:tc>
          <w:tcPr>
            <w:tcW w:w="960" w:type="dxa"/>
            <w:tcBorders>
              <w:top w:val="nil"/>
              <w:left w:val="nil"/>
              <w:bottom w:val="nil"/>
              <w:right w:val="nil"/>
            </w:tcBorders>
            <w:shd w:val="clear" w:color="auto" w:fill="auto"/>
            <w:noWrap/>
            <w:vAlign w:val="bottom"/>
            <w:hideMark/>
          </w:tcPr>
          <w:p w14:paraId="05A609FA" w14:textId="77777777" w:rsidR="003551DD" w:rsidRPr="003551DD" w:rsidRDefault="003551DD" w:rsidP="003551DD">
            <w:pPr>
              <w:spacing w:before="0" w:line="240" w:lineRule="auto"/>
              <w:jc w:val="left"/>
              <w:rPr>
                <w:rFonts w:cs="Arial"/>
                <w:color w:val="000000"/>
                <w:szCs w:val="20"/>
                <w:lang w:eastAsia="en-GB" w:bidi="ar-SA"/>
              </w:rPr>
            </w:pPr>
          </w:p>
        </w:tc>
        <w:tc>
          <w:tcPr>
            <w:tcW w:w="960" w:type="dxa"/>
            <w:tcBorders>
              <w:top w:val="nil"/>
              <w:left w:val="nil"/>
              <w:bottom w:val="nil"/>
              <w:right w:val="nil"/>
            </w:tcBorders>
            <w:shd w:val="clear" w:color="auto" w:fill="auto"/>
            <w:noWrap/>
            <w:vAlign w:val="bottom"/>
            <w:hideMark/>
          </w:tcPr>
          <w:p w14:paraId="4DD95F0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271FC45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8BC4947"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A53CC1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BC930AC"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05D17AB"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7E61C52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7D52E55" w14:textId="77777777" w:rsidR="003551DD" w:rsidRPr="003551DD" w:rsidRDefault="003551DD" w:rsidP="003551DD">
            <w:pPr>
              <w:spacing w:before="0" w:line="240" w:lineRule="auto"/>
              <w:jc w:val="left"/>
              <w:rPr>
                <w:rFonts w:ascii="Times New Roman" w:hAnsi="Times New Roman"/>
                <w:szCs w:val="20"/>
                <w:lang w:eastAsia="en-GB" w:bidi="ar-SA"/>
              </w:rPr>
            </w:pPr>
          </w:p>
        </w:tc>
      </w:tr>
      <w:tr w:rsidR="003551DD" w:rsidRPr="003551DD" w14:paraId="0CCD3615" w14:textId="77777777" w:rsidTr="003551DD">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nil"/>
            </w:tcBorders>
            <w:shd w:val="clear" w:color="auto" w:fill="auto"/>
            <w:noWrap/>
            <w:vAlign w:val="bottom"/>
            <w:hideMark/>
          </w:tcPr>
          <w:p w14:paraId="34294BB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5</w:t>
            </w:r>
          </w:p>
        </w:tc>
        <w:tc>
          <w:tcPr>
            <w:tcW w:w="960" w:type="dxa"/>
            <w:tcBorders>
              <w:top w:val="nil"/>
              <w:left w:val="nil"/>
              <w:bottom w:val="nil"/>
              <w:right w:val="nil"/>
            </w:tcBorders>
            <w:shd w:val="clear" w:color="auto" w:fill="auto"/>
            <w:noWrap/>
            <w:vAlign w:val="bottom"/>
            <w:hideMark/>
          </w:tcPr>
          <w:p w14:paraId="1966837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6</w:t>
            </w:r>
          </w:p>
        </w:tc>
      </w:tr>
      <w:tr w:rsidR="003551DD" w:rsidRPr="003551DD" w14:paraId="085909EE" w14:textId="77777777" w:rsidTr="003551DD">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r>
      <w:tr w:rsidR="003551DD" w:rsidRPr="003551DD" w14:paraId="3E86641D" w14:textId="77777777" w:rsidTr="003551DD">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BB04D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2E1765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242A8EE" w14:textId="77777777" w:rsidTr="003551DD">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3551DD" w:rsidRDefault="003551DD" w:rsidP="003551DD">
            <w:pPr>
              <w:keepNext/>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bl>
    <w:p w14:paraId="6667BC58" w14:textId="740BA504" w:rsidR="003551DD" w:rsidRDefault="003551DD">
      <w:pPr>
        <w:pStyle w:val="Caption"/>
      </w:pPr>
      <w:bookmarkStart w:id="195" w:name="_Ref528323673"/>
      <w:r>
        <w:t xml:space="preserve">Table </w:t>
      </w:r>
      <w:r>
        <w:fldChar w:fldCharType="begin"/>
      </w:r>
      <w:r>
        <w:instrText xml:space="preserve"> SEQ Table \* ARABIC </w:instrText>
      </w:r>
      <w:r>
        <w:fldChar w:fldCharType="separate"/>
      </w:r>
      <w:r>
        <w:rPr>
          <w:noProof/>
        </w:rPr>
        <w:t>2</w:t>
      </w:r>
      <w:r>
        <w:fldChar w:fldCharType="end"/>
      </w:r>
      <w:bookmarkEnd w:id="195"/>
      <w:r>
        <w:t xml:space="preserve"> Evaluation workflows</w:t>
      </w:r>
    </w:p>
    <w:p w14:paraId="244C9680" w14:textId="4B44A8CF" w:rsidR="00E93A2A" w:rsidRDefault="001B4F68" w:rsidP="00344D49">
      <w:pPr>
        <w:rPr>
          <w:lang w:eastAsia="en-US"/>
        </w:rPr>
      </w:pPr>
      <w:r>
        <w:rPr>
          <w:lang w:eastAsia="en-US"/>
        </w:rPr>
        <w:t>Each workflow was</w:t>
      </w:r>
      <w:r w:rsidR="00CC2194">
        <w:rPr>
          <w:lang w:eastAsia="en-US"/>
        </w:rPr>
        <w:t xml:space="preserve"> run </w:t>
      </w:r>
      <w:r>
        <w:rPr>
          <w:lang w:eastAsia="en-US"/>
        </w:rPr>
        <w:t>on an AWS EMR cluster</w:t>
      </w:r>
      <w:r w:rsidR="00CC2194">
        <w:rPr>
          <w:lang w:eastAsia="en-US"/>
        </w:rPr>
        <w:t xml:space="preserve"> set up with a r4.xlarge master instance and 9 slave nodes, this configuration was found to perform well when running the initial optimisation studies</w:t>
      </w:r>
      <w:r w:rsidR="00E93A2A">
        <w:rPr>
          <w:lang w:eastAsia="en-US"/>
        </w:rPr>
        <w:t>. Results from each study are summarised in terms of the performance metrics, comparison to existing</w:t>
      </w:r>
      <w:r w:rsidR="00E65ABD">
        <w:rPr>
          <w:lang w:eastAsia="en-US"/>
        </w:rPr>
        <w:t xml:space="preserve"> comfort indices, </w:t>
      </w:r>
      <w:r w:rsidR="000C1DCB">
        <w:rPr>
          <w:lang w:eastAsia="en-US"/>
        </w:rPr>
        <w:t>processing time</w:t>
      </w:r>
      <w:r w:rsidR="00E65ABD">
        <w:rPr>
          <w:lang w:eastAsia="en-US"/>
        </w:rPr>
        <w:t xml:space="preserve"> and financial cost</w:t>
      </w:r>
      <w:r w:rsidR="000C1DCB">
        <w:rPr>
          <w:lang w:eastAsia="en-US"/>
        </w:rPr>
        <w:t xml:space="preserve">. </w:t>
      </w:r>
      <w:r w:rsidR="00E93A2A">
        <w:rPr>
          <w:lang w:eastAsia="en-US"/>
        </w:rPr>
        <w:t xml:space="preserve">The twelve are also compared to each other using dissimilarity matrices based on each of the three validity scores.  </w:t>
      </w:r>
    </w:p>
    <w:p w14:paraId="6F3C6193" w14:textId="1487CA22" w:rsidR="000C1DCB" w:rsidRDefault="000C1DCB" w:rsidP="000C1DCB">
      <w:pPr>
        <w:pStyle w:val="Heading3"/>
        <w:rPr>
          <w:lang w:eastAsia="en-US"/>
        </w:rPr>
      </w:pPr>
      <w:r w:rsidRPr="00B87C6B">
        <w:rPr>
          <w:lang w:eastAsia="en-US"/>
        </w:rPr>
        <w:t xml:space="preserve">Statistical </w:t>
      </w:r>
      <w:r>
        <w:rPr>
          <w:lang w:eastAsia="en-US"/>
        </w:rPr>
        <w:t>evaluation</w:t>
      </w:r>
      <w:r w:rsidRPr="00B87C6B">
        <w:rPr>
          <w:lang w:eastAsia="en-US"/>
        </w:rPr>
        <w:t xml:space="preserve"> </w:t>
      </w:r>
      <w:r>
        <w:rPr>
          <w:lang w:eastAsia="en-US"/>
        </w:rPr>
        <w:t>of each</w:t>
      </w:r>
      <w:r w:rsidRPr="00B87C6B">
        <w:rPr>
          <w:lang w:eastAsia="en-US"/>
        </w:rPr>
        <w:t xml:space="preserve"> knowledge discovery methods</w:t>
      </w:r>
    </w:p>
    <w:p w14:paraId="62BB7191" w14:textId="1FDE2F49" w:rsidR="005F3AB3" w:rsidRPr="00B87C6B" w:rsidRDefault="005F3AB3" w:rsidP="007F23C7">
      <w:pPr>
        <w:pStyle w:val="Heading3"/>
        <w:rPr>
          <w:lang w:eastAsia="en-US"/>
        </w:rPr>
      </w:pPr>
      <w:bookmarkStart w:id="196" w:name="_Toc528253215"/>
      <w:r w:rsidRPr="00B87C6B">
        <w:rPr>
          <w:lang w:eastAsia="en-US"/>
        </w:rPr>
        <w:t>Statistical comparison between individual knowledge discovery methods</w:t>
      </w:r>
      <w:bookmarkEnd w:id="196"/>
      <w:r w:rsidRPr="00B87C6B">
        <w:rPr>
          <w:lang w:eastAsia="en-US"/>
        </w:rPr>
        <w:t xml:space="preserve"> </w:t>
      </w:r>
    </w:p>
    <w:p w14:paraId="47952A26" w14:textId="6209A909" w:rsidR="000C1DCB" w:rsidRDefault="000C1DCB" w:rsidP="000C1DCB">
      <w:pPr>
        <w:pStyle w:val="Heading2"/>
        <w:rPr>
          <w:lang w:eastAsia="en-US"/>
        </w:rPr>
      </w:pPr>
      <w:bookmarkStart w:id="197" w:name="_Toc528253216"/>
      <w:bookmarkStart w:id="198" w:name="_Ref528316704"/>
      <w:r>
        <w:rPr>
          <w:lang w:eastAsia="en-US"/>
        </w:rPr>
        <w:t>Qualitative evaluation</w:t>
      </w:r>
    </w:p>
    <w:p w14:paraId="7A01D840" w14:textId="05451DCE" w:rsidR="008C5F1C" w:rsidRDefault="005F3AB3" w:rsidP="000C1DCB">
      <w:pPr>
        <w:pStyle w:val="Heading3"/>
        <w:rPr>
          <w:lang w:eastAsia="en-US"/>
        </w:rPr>
      </w:pPr>
      <w:r w:rsidRPr="00B87C6B">
        <w:rPr>
          <w:lang w:eastAsia="en-US"/>
        </w:rPr>
        <w:t>Opinion by domain experts</w:t>
      </w:r>
      <w:bookmarkEnd w:id="197"/>
      <w:bookmarkEnd w:id="198"/>
      <w:r w:rsidR="007427BF">
        <w:rPr>
          <w:lang w:eastAsia="en-US"/>
        </w:rPr>
        <w:t xml:space="preserve"> </w:t>
      </w:r>
    </w:p>
    <w:p w14:paraId="14E5BD94" w14:textId="05DFAB41" w:rsidR="0005466B" w:rsidRDefault="00F43BC4" w:rsidP="00F43BC4">
      <w:pPr>
        <w:rPr>
          <w:lang w:eastAsia="en-US"/>
        </w:rPr>
      </w:pPr>
      <w:r>
        <w:rPr>
          <w:lang w:eastAsia="en-US"/>
        </w:rPr>
        <w:t xml:space="preserve">A short presentation on the background of the project and software walkthrough </w:t>
      </w:r>
      <w:r w:rsidR="008C5F1C">
        <w:rPr>
          <w:lang w:eastAsia="en-US"/>
        </w:rPr>
        <w:t xml:space="preserve">was given to a group of architects ranging from academic researchers to practicing </w:t>
      </w:r>
      <w:r>
        <w:rPr>
          <w:lang w:eastAsia="en-US"/>
        </w:rPr>
        <w:t xml:space="preserve">architects. </w:t>
      </w:r>
      <w:r w:rsidR="007427BF">
        <w:rPr>
          <w:lang w:eastAsia="en-US"/>
        </w:rPr>
        <w:fldChar w:fldCharType="begin" w:fldLock="1"/>
      </w:r>
      <w:r w:rsidR="00435179">
        <w:rPr>
          <w:lang w:eastAsia="en-US"/>
        </w:rPr>
        <w:instrText>ADDIN CSL_CITATION {"citationItems":[{"id":"ITEM-1","itemData":{"URL":"https://docs.google.com/presentation/d/1QAY6ZUAJ5zlwWwdgNoAhxZlYenV0TnsVtp8n6fcSLdM/edit?usp=sharing","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Hudson, 2018)","plainTextFormattedCitation":"(Hudson, 2018)","previouslyFormattedCitation":"(Hudson, 2018)"},"properties":{"noteIndex":0},"schema":"https://github.com/citation-style-language/schema/raw/master/csl-citation.json"}</w:instrText>
      </w:r>
      <w:r w:rsidR="007427BF">
        <w:rPr>
          <w:lang w:eastAsia="en-US"/>
        </w:rPr>
        <w:fldChar w:fldCharType="separate"/>
      </w:r>
      <w:r w:rsidR="007427BF" w:rsidRPr="007427BF">
        <w:rPr>
          <w:noProof/>
          <w:lang w:eastAsia="en-US"/>
        </w:rPr>
        <w:t>(Hudson, 2018)</w:t>
      </w:r>
      <w:r w:rsidR="007427BF">
        <w:rPr>
          <w:lang w:eastAsia="en-US"/>
        </w:rPr>
        <w:fldChar w:fldCharType="end"/>
      </w:r>
      <w:r w:rsidR="007427BF">
        <w:rPr>
          <w:lang w:eastAsia="en-US"/>
        </w:rPr>
        <w:t>.</w:t>
      </w:r>
      <w:r w:rsidR="0005466B">
        <w:rPr>
          <w:lang w:eastAsia="en-US"/>
        </w:rPr>
        <w:t xml:space="preserve"> </w:t>
      </w:r>
      <w:r>
        <w:rPr>
          <w:lang w:eastAsia="en-US"/>
        </w:rPr>
        <w:t xml:space="preserve">One major difficulty describing aspects of the project relating to </w:t>
      </w:r>
      <w:r w:rsidR="0005466B">
        <w:rPr>
          <w:lang w:eastAsia="en-US"/>
        </w:rPr>
        <w:t xml:space="preserve">the spatiotemporal </w:t>
      </w:r>
      <w:r w:rsidR="00E93A2A">
        <w:rPr>
          <w:lang w:eastAsia="en-US"/>
        </w:rPr>
        <w:t>data and its multi-dimensionality</w:t>
      </w:r>
      <w:r w:rsidR="0005466B">
        <w:rPr>
          <w:lang w:eastAsia="en-US"/>
        </w:rPr>
        <w:t>.</w:t>
      </w:r>
    </w:p>
    <w:p w14:paraId="4C00C3AF" w14:textId="7F7132EF" w:rsidR="005F3AB3" w:rsidRDefault="00F43BC4" w:rsidP="00F43BC4">
      <w:pPr>
        <w:rPr>
          <w:lang w:eastAsia="en-US"/>
        </w:rPr>
      </w:pPr>
      <w:r>
        <w:rPr>
          <w:lang w:eastAsia="en-US"/>
        </w:rPr>
        <w:t>analytic methods</w:t>
      </w:r>
      <w:r w:rsidR="00756E23">
        <w:rPr>
          <w:lang w:eastAsia="en-US"/>
        </w:rPr>
        <w:t xml:space="preserve"> and the data literacy of the </w:t>
      </w:r>
      <w:r w:rsidR="0005466B">
        <w:rPr>
          <w:lang w:eastAsia="en-US"/>
        </w:rPr>
        <w:t>participants</w:t>
      </w:r>
      <w:r>
        <w:rPr>
          <w:lang w:eastAsia="en-US"/>
        </w:rPr>
        <w:t>, how clustering worked concepts of data vectors with features and cloud architecture of the project</w:t>
      </w:r>
    </w:p>
    <w:p w14:paraId="34BBF5EF" w14:textId="6EC04B71" w:rsidR="009540A3" w:rsidRDefault="009540A3" w:rsidP="00F43BC4">
      <w:pPr>
        <w:rPr>
          <w:lang w:eastAsia="en-US"/>
        </w:rPr>
      </w:pPr>
      <w:r>
        <w:rPr>
          <w:lang w:eastAsia="en-US"/>
        </w:rPr>
        <w:t>Only a single set of results was discussed – exploration really requires more than this</w:t>
      </w:r>
      <w:bookmarkStart w:id="199" w:name="_GoBack"/>
      <w:bookmarkEnd w:id="199"/>
    </w:p>
    <w:p w14:paraId="001A5FA5" w14:textId="6A2036D7" w:rsidR="00E17D8E" w:rsidRPr="00375814" w:rsidRDefault="00E17D8E" w:rsidP="00E17D8E">
      <w:pPr>
        <w:pStyle w:val="Heading1"/>
      </w:pPr>
      <w:bookmarkStart w:id="200" w:name="_Toc528253217"/>
      <w:r w:rsidRPr="00375814">
        <w:t>Conclusions</w:t>
      </w:r>
      <w:bookmarkEnd w:id="200"/>
    </w:p>
    <w:p w14:paraId="0ED3E7BB" w14:textId="0B910484" w:rsidR="00E17D8E" w:rsidRDefault="00E17D8E" w:rsidP="00E17D8E">
      <w:pPr>
        <w:pStyle w:val="Heading2"/>
      </w:pPr>
      <w:bookmarkStart w:id="201" w:name="_Toc528253218"/>
      <w:r w:rsidRPr="00375814">
        <w:t>Findings</w:t>
      </w:r>
      <w:bookmarkEnd w:id="201"/>
      <w:r w:rsidRPr="00375814">
        <w:t xml:space="preserve"> </w:t>
      </w:r>
    </w:p>
    <w:p w14:paraId="5566FD11" w14:textId="14F3386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lastRenderedPageBreak/>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09A434EA" w:rsidR="00E938CA" w:rsidRDefault="00E938CA" w:rsidP="00AF326E">
      <w:r>
        <w:t>Need to switch form the RDD MLlib to the Dataframe version</w:t>
      </w:r>
    </w:p>
    <w:p w14:paraId="7B8EB285" w14:textId="26D8F25C" w:rsidR="00E563B9" w:rsidRDefault="00E563B9" w:rsidP="00AF326E">
      <w:r>
        <w:t>Difficulties of visualising the spatiotemporal data results – anticipating the slicing of data</w:t>
      </w:r>
    </w:p>
    <w:p w14:paraId="7E8A38AC" w14:textId="5645C9E7" w:rsidR="009A36D7" w:rsidRDefault="009A36D7" w:rsidP="009A36D7">
      <w:pPr>
        <w:pStyle w:val="Heading2"/>
      </w:pPr>
      <w:bookmarkStart w:id="202" w:name="_Toc528253219"/>
      <w:r>
        <w:t>Knowledge discovery</w:t>
      </w:r>
      <w:bookmarkEnd w:id="202"/>
      <w:r>
        <w:t xml:space="preserve">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20243E74" w:rsidR="0044697B" w:rsidRDefault="0044697B" w:rsidP="0044697B">
      <w:pPr>
        <w:rPr>
          <w:noProof/>
        </w:rPr>
      </w:pPr>
      <w:r>
        <w:rPr>
          <w:noProof/>
        </w:rPr>
        <w:t xml:space="preserve">But </w:t>
      </w:r>
      <w:r w:rsidR="006E5A79">
        <w:rPr>
          <w:noProof/>
        </w:rPr>
        <w:t>could be impr</w:t>
      </w:r>
      <w:r w:rsidR="00E563B9">
        <w:rPr>
          <w:noProof/>
        </w:rPr>
        <w:t>o</w:t>
      </w:r>
      <w:r w:rsidR="006E5A79">
        <w:rPr>
          <w:noProof/>
        </w:rPr>
        <w:t xml:space="preserve">ved by </w:t>
      </w:r>
    </w:p>
    <w:p w14:paraId="10F4AE0A" w14:textId="43D56A82" w:rsidR="00E73F69" w:rsidRDefault="00E73F69" w:rsidP="00E73F69">
      <w:pPr>
        <w:pStyle w:val="Heading2"/>
        <w:rPr>
          <w:noProof/>
        </w:rPr>
      </w:pPr>
      <w:bookmarkStart w:id="203" w:name="_Toc528253220"/>
      <w:r>
        <w:rPr>
          <w:noProof/>
        </w:rPr>
        <w:t>Evaluation results</w:t>
      </w:r>
      <w:bookmarkEnd w:id="203"/>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C38A512" w:rsidR="00E17D8E" w:rsidRDefault="00E17D8E" w:rsidP="00E17D8E">
      <w:pPr>
        <w:pStyle w:val="Heading2"/>
      </w:pPr>
      <w:bookmarkStart w:id="204" w:name="_Toc528253221"/>
      <w:r w:rsidRPr="00375814">
        <w:t>Future research</w:t>
      </w:r>
      <w:bookmarkEnd w:id="204"/>
    </w:p>
    <w:p w14:paraId="542195A7" w14:textId="1B6D3B15" w:rsidR="000F30F3" w:rsidRDefault="00410678" w:rsidP="000F30F3">
      <w:r>
        <w:t xml:space="preserve">Deeper understanding of the analytic method implications </w:t>
      </w:r>
      <w:r w:rsidR="000F30F3">
        <w:t xml:space="preserve">Literature on Clustering with climate data is vast many studies show use </w:t>
      </w:r>
      <w:r w:rsidR="00E563B9">
        <w:t>if</w:t>
      </w:r>
      <w:r w:rsidR="000F30F3">
        <w:t xml:space="preserve"> different metrics fo</w:t>
      </w:r>
      <w:r w:rsidR="00E563B9">
        <w:t>r</w:t>
      </w:r>
      <w:r w:rsidR="000F30F3">
        <w:t xml:space="preserve"> validaity and more complex workflows involving other machine learning methods to both </w:t>
      </w:r>
      <w:r w:rsidR="00E563B9">
        <w:t>classify</w:t>
      </w:r>
      <w:r w:rsidR="000F30F3">
        <w:t xml:space="preserve"> and validate. See Netzel paper DTW metric for comparing </w:t>
      </w:r>
      <w:r w:rsidR="00E563B9">
        <w:t>dissimilarity</w:t>
      </w:r>
      <w:r w:rsidR="000F30F3">
        <w:t xml:space="preserve"> in time series. </w:t>
      </w:r>
    </w:p>
    <w:p w14:paraId="2840FF52" w14:textId="201B3A55" w:rsidR="001F54BA" w:rsidRDefault="00410678" w:rsidP="000F30F3">
      <w:r>
        <w:t xml:space="preserve">Deeper understanding of the </w:t>
      </w:r>
      <w:r w:rsidR="00DB7F94">
        <w:t>variable selection</w:t>
      </w:r>
      <w:r>
        <w:t xml:space="preserve"> implications </w:t>
      </w:r>
      <w:r w:rsidR="001F54BA">
        <w:t xml:space="preserve">Extensive study of the best way to selected and </w:t>
      </w:r>
      <w:r w:rsidR="00E563B9">
        <w:t xml:space="preserve">pre-process variables – here the choice </w:t>
      </w:r>
      <w:r w:rsidR="001F54BA">
        <w:t xml:space="preserve">was </w:t>
      </w:r>
      <w:r w:rsidR="00E563B9">
        <w:t>left in the hands of the expert which ma</w:t>
      </w:r>
      <w:r w:rsidR="001F54BA">
        <w:t>y</w:t>
      </w:r>
      <w:r w:rsidR="00E563B9">
        <w:t xml:space="preserve"> n</w:t>
      </w:r>
      <w:r w:rsidR="001F54BA">
        <w:t xml:space="preserve">ot be </w:t>
      </w:r>
      <w:r w:rsidR="00E563B9">
        <w:t>entirely</w:t>
      </w:r>
      <w:r w:rsidR="001F54BA">
        <w:t xml:space="preserve"> </w:t>
      </w:r>
      <w:r w:rsidR="00E563B9">
        <w:t>inaccurate</w:t>
      </w:r>
      <w:r w:rsidR="001F54BA">
        <w:t>.</w:t>
      </w:r>
      <w:r w:rsidR="00E4181E">
        <w:t xml:space="preserve"> PCA</w:t>
      </w:r>
    </w:p>
    <w:p w14:paraId="67D667D1" w14:textId="59B57D42" w:rsidR="00516692" w:rsidRPr="000F30F3" w:rsidRDefault="00516692" w:rsidP="000F30F3">
      <w:r>
        <w:t xml:space="preserve">Workflow is largely fixed in terms of the </w:t>
      </w:r>
      <w:r w:rsidR="00EB741F">
        <w:t>units</w:t>
      </w:r>
      <w:r>
        <w:t xml:space="preserve"> of work which are configured by specific </w:t>
      </w:r>
      <w:r w:rsidR="00920B97">
        <w:t>parameters</w:t>
      </w:r>
    </w:p>
    <w:p w14:paraId="42E0D755" w14:textId="4F999AA1" w:rsidR="008855C8" w:rsidRDefault="008855C8" w:rsidP="008855C8">
      <w:r w:rsidRPr="00375814">
        <w:t>Significance testing</w:t>
      </w:r>
      <w:r>
        <w:t xml:space="preserve"> on results</w:t>
      </w:r>
    </w:p>
    <w:p w14:paraId="52CE04D4" w14:textId="150E49AC" w:rsidR="00DB7F94" w:rsidRPr="008855C8" w:rsidRDefault="00DB7F94" w:rsidP="008855C8">
      <w:r>
        <w:t>Domain usage – how it will be used in practice</w:t>
      </w:r>
    </w:p>
    <w:p w14:paraId="71A862EF" w14:textId="294CC74D" w:rsidR="00E17D8E" w:rsidRDefault="00E17D8E" w:rsidP="00FB0FD2">
      <w:pPr>
        <w:pStyle w:val="Heading1"/>
        <w:numPr>
          <w:ilvl w:val="0"/>
          <w:numId w:val="0"/>
        </w:numPr>
        <w:ind w:left="567" w:hanging="567"/>
      </w:pPr>
      <w:bookmarkStart w:id="205" w:name="_Toc528253222"/>
      <w:r w:rsidRPr="00375814">
        <w:lastRenderedPageBreak/>
        <w:t>References</w:t>
      </w:r>
      <w:bookmarkEnd w:id="205"/>
    </w:p>
    <w:p w14:paraId="32131305" w14:textId="4BA7ECCF" w:rsidR="00892226" w:rsidRPr="00892226" w:rsidRDefault="00E81E92" w:rsidP="00892226">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892226" w:rsidRPr="00892226">
        <w:rPr>
          <w:rFonts w:cs="Arial"/>
          <w:noProof/>
        </w:rPr>
        <w:t xml:space="preserve">Ambler, S. W. (2004) </w:t>
      </w:r>
      <w:r w:rsidR="00892226" w:rsidRPr="00892226">
        <w:rPr>
          <w:rFonts w:cs="Arial"/>
          <w:i/>
          <w:iCs/>
          <w:noProof/>
        </w:rPr>
        <w:t>The object primer : agile modeling-driven development with UML 2.0</w:t>
      </w:r>
      <w:r w:rsidR="00892226" w:rsidRPr="00892226">
        <w:rPr>
          <w:rFonts w:cs="Arial"/>
          <w:noProof/>
        </w:rPr>
        <w:t>. Cambridge University Press.</w:t>
      </w:r>
    </w:p>
    <w:p w14:paraId="20CD75C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rbelaitz, O. </w:t>
      </w:r>
      <w:r w:rsidRPr="00892226">
        <w:rPr>
          <w:rFonts w:cs="Arial"/>
          <w:i/>
          <w:iCs/>
          <w:noProof/>
        </w:rPr>
        <w:t>et al.</w:t>
      </w:r>
      <w:r w:rsidRPr="00892226">
        <w:rPr>
          <w:rFonts w:cs="Arial"/>
          <w:noProof/>
        </w:rPr>
        <w:t xml:space="preserve"> (2013) ‘An extensive comparative study of cluster validity indices’, </w:t>
      </w:r>
      <w:r w:rsidRPr="00892226">
        <w:rPr>
          <w:rFonts w:cs="Arial"/>
          <w:i/>
          <w:iCs/>
          <w:noProof/>
        </w:rPr>
        <w:t>Pattern Recognition</w:t>
      </w:r>
      <w:r w:rsidRPr="00892226">
        <w:rPr>
          <w:rFonts w:cs="Arial"/>
          <w:noProof/>
        </w:rPr>
        <w:t>. Pergamon, 46(1), pp. 243–256. doi: 10.1016/J.PATCOG.2012.07.021.</w:t>
      </w:r>
    </w:p>
    <w:p w14:paraId="052CB1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SHRAE (2013) </w:t>
      </w:r>
      <w:r w:rsidRPr="00892226">
        <w:rPr>
          <w:rFonts w:cs="Arial"/>
          <w:i/>
          <w:iCs/>
          <w:noProof/>
        </w:rPr>
        <w:t>2013 ASHRAE Handbook: Fundamentals</w:t>
      </w:r>
      <w:r w:rsidRPr="00892226">
        <w:rPr>
          <w:rFonts w:cs="Arial"/>
          <w:noProof/>
        </w:rPr>
        <w:t xml:space="preserve">, </w:t>
      </w:r>
      <w:r w:rsidRPr="00892226">
        <w:rPr>
          <w:rFonts w:cs="Arial"/>
          <w:i/>
          <w:iCs/>
          <w:noProof/>
        </w:rPr>
        <w:t>ASHRAE</w:t>
      </w:r>
      <w:r w:rsidRPr="00892226">
        <w:rPr>
          <w:rFonts w:cs="Arial"/>
          <w:noProof/>
        </w:rPr>
        <w:t>. doi: 10.1163/ej.9789004155947.i-937.23.</w:t>
      </w:r>
    </w:p>
    <w:p w14:paraId="1EA09EA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tluri, G., Karpatne, A. and Kumar, V. (2017) ‘Spatio-Temporal Data Mining: A Survey of Problems and Methods’, </w:t>
      </w:r>
      <w:r w:rsidRPr="00892226">
        <w:rPr>
          <w:rFonts w:cs="Arial"/>
          <w:i/>
          <w:iCs/>
          <w:noProof/>
        </w:rPr>
        <w:t>ACM Comput. Surv</w:t>
      </w:r>
      <w:r w:rsidRPr="00892226">
        <w:rPr>
          <w:rFonts w:cs="Arial"/>
          <w:noProof/>
        </w:rPr>
        <w:t>, 1(1). doi: 10.1145/nnnnnnn.nnnnnnn.</w:t>
      </w:r>
    </w:p>
    <w:p w14:paraId="12F2917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vci Salma, C., Tekinerdogan, B. and Athanasiadis, I. N. (2017) ‘Chapter 4 – Domain-Driven Design of Big Data Systems Based on a Reference Architecture’, in </w:t>
      </w:r>
      <w:r w:rsidRPr="00892226">
        <w:rPr>
          <w:rFonts w:cs="Arial"/>
          <w:i/>
          <w:iCs/>
          <w:noProof/>
        </w:rPr>
        <w:t>Software Architecture for Big Data and the Cloud</w:t>
      </w:r>
      <w:r w:rsidRPr="00892226">
        <w:rPr>
          <w:rFonts w:cs="Arial"/>
          <w:noProof/>
        </w:rPr>
        <w:t>, pp. 49–68. doi: 10.1016/B978-0-12-805467-3.00004-1.</w:t>
      </w:r>
    </w:p>
    <w:p w14:paraId="7EC3F35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AWS Toolkit for Eclipse</w:t>
      </w:r>
      <w:r w:rsidRPr="00892226">
        <w:rPr>
          <w:rFonts w:cs="Arial"/>
          <w:noProof/>
        </w:rPr>
        <w:t xml:space="preserve"> (no date). Available at: https://aws.amazon.com/eclipse/ (Accessed: 3 October 2018).</w:t>
      </w:r>
    </w:p>
    <w:p w14:paraId="3E5B8B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egoli, E. and Horey, J. (2012) ‘Design principles for effective knowledge discovery from big data’, in </w:t>
      </w:r>
      <w:r w:rsidRPr="00892226">
        <w:rPr>
          <w:rFonts w:cs="Arial"/>
          <w:i/>
          <w:iCs/>
          <w:noProof/>
        </w:rPr>
        <w:t>Proceedings of the 2012 Joint Working Conference on Software Architecture and 6th European Conference on Software Architecture, WICSA/ECSA 2012</w:t>
      </w:r>
      <w:r w:rsidRPr="00892226">
        <w:rPr>
          <w:rFonts w:cs="Arial"/>
          <w:noProof/>
        </w:rPr>
        <w:t>, pp. 215–218. doi: 10.1109/WICSA-ECSA.212.32.</w:t>
      </w:r>
    </w:p>
    <w:p w14:paraId="58F4425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a) </w:t>
      </w:r>
      <w:r w:rsidRPr="00892226">
        <w:rPr>
          <w:rFonts w:cs="Arial"/>
          <w:i/>
          <w:iCs/>
          <w:noProof/>
        </w:rPr>
        <w:t>D3.js - Data-Driven Documents</w:t>
      </w:r>
      <w:r w:rsidRPr="00892226">
        <w:rPr>
          <w:rFonts w:cs="Arial"/>
          <w:noProof/>
        </w:rPr>
        <w:t>. Available at: https://d3js.org/ (Accessed: 28 June 2018).</w:t>
      </w:r>
    </w:p>
    <w:p w14:paraId="2DA1813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b) </w:t>
      </w:r>
      <w:r w:rsidRPr="00892226">
        <w:rPr>
          <w:rFonts w:cs="Arial"/>
          <w:i/>
          <w:iCs/>
          <w:noProof/>
        </w:rPr>
        <w:t>TopoJSON</w:t>
      </w:r>
      <w:r w:rsidRPr="00892226">
        <w:rPr>
          <w:rFonts w:cs="Arial"/>
          <w:noProof/>
        </w:rPr>
        <w:t xml:space="preserve">, </w:t>
      </w:r>
      <w:r w:rsidRPr="00892226">
        <w:rPr>
          <w:rFonts w:cs="Arial"/>
          <w:i/>
          <w:iCs/>
          <w:noProof/>
        </w:rPr>
        <w:t>Github</w:t>
      </w:r>
      <w:r w:rsidRPr="00892226">
        <w:rPr>
          <w:rFonts w:cs="Arial"/>
          <w:noProof/>
        </w:rPr>
        <w:t>. Available at: https://github.com/topojson/topojson (Accessed: 3 May 2017).</w:t>
      </w:r>
    </w:p>
    <w:p w14:paraId="27E6AF4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racco, A. </w:t>
      </w:r>
      <w:r w:rsidRPr="00892226">
        <w:rPr>
          <w:rFonts w:cs="Arial"/>
          <w:i/>
          <w:iCs/>
          <w:noProof/>
        </w:rPr>
        <w:t>et al.</w:t>
      </w:r>
      <w:r w:rsidRPr="00892226">
        <w:rPr>
          <w:rFonts w:cs="Arial"/>
          <w:noProof/>
        </w:rPr>
        <w:t xml:space="preserve"> (2017) ‘Advancing climate science with knowledge-discovery through data mining’, </w:t>
      </w:r>
      <w:r w:rsidRPr="00892226">
        <w:rPr>
          <w:rFonts w:cs="Arial"/>
          <w:i/>
          <w:iCs/>
          <w:noProof/>
        </w:rPr>
        <w:t>npj Climate and Atmospheric Science</w:t>
      </w:r>
      <w:r w:rsidRPr="00892226">
        <w:rPr>
          <w:rFonts w:cs="Arial"/>
          <w:noProof/>
        </w:rPr>
        <w:t>, 1(1), p. 4. doi: 10.1038/s41612-017-0006-4.</w:t>
      </w:r>
    </w:p>
    <w:p w14:paraId="57DF65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uyya, R. </w:t>
      </w:r>
      <w:r w:rsidRPr="00892226">
        <w:rPr>
          <w:rFonts w:cs="Arial"/>
          <w:i/>
          <w:iCs/>
          <w:noProof/>
        </w:rPr>
        <w:t>et al.</w:t>
      </w:r>
      <w:r w:rsidRPr="00892226">
        <w:rPr>
          <w:rFonts w:cs="Arial"/>
          <w:noProof/>
        </w:rPr>
        <w:t xml:space="preserve"> (2016) ‘Chapter 18 – eScience and Big Data Workflows in Clouds: A Taxonomy and Survey’, in </w:t>
      </w:r>
      <w:r w:rsidRPr="00892226">
        <w:rPr>
          <w:rFonts w:cs="Arial"/>
          <w:i/>
          <w:iCs/>
          <w:noProof/>
        </w:rPr>
        <w:t>Big Data</w:t>
      </w:r>
      <w:r w:rsidRPr="00892226">
        <w:rPr>
          <w:rFonts w:cs="Arial"/>
          <w:noProof/>
        </w:rPr>
        <w:t>, pp. 431–455. doi: 10.1016/B978-0-12-805394-2.00018-0.</w:t>
      </w:r>
    </w:p>
    <w:p w14:paraId="3057F53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giar-csi.org. (2012) </w:t>
      </w:r>
      <w:r w:rsidRPr="00892226">
        <w:rPr>
          <w:rFonts w:cs="Arial"/>
          <w:i/>
          <w:iCs/>
          <w:noProof/>
        </w:rPr>
        <w:t>CRU-TS v3.10.01 Historic Climate Database for GIS | CGIAR-CSI.</w:t>
      </w:r>
      <w:r w:rsidRPr="00892226">
        <w:rPr>
          <w:rFonts w:cs="Arial"/>
          <w:noProof/>
        </w:rPr>
        <w:t xml:space="preserve"> Available at: http://www.cgiar-csi.org/data/uea-cru-ts-v3-10-01-historic-climate-database (Accessed: 5 November 2017).</w:t>
      </w:r>
    </w:p>
    <w:p w14:paraId="396757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houksey, P. and Chauhan, A. S. (2017) ‘Weather Data Analytics using MapReduce and Spark’, </w:t>
      </w:r>
      <w:r w:rsidRPr="00892226">
        <w:rPr>
          <w:rFonts w:cs="Arial"/>
          <w:i/>
          <w:iCs/>
          <w:noProof/>
        </w:rPr>
        <w:t>International Journal of Advanced Research in Computer and Communication Engineering</w:t>
      </w:r>
      <w:r w:rsidRPr="00892226">
        <w:rPr>
          <w:rFonts w:cs="Arial"/>
          <w:noProof/>
        </w:rPr>
        <w:t xml:space="preserve">, 6(2). doi: </w:t>
      </w:r>
      <w:r w:rsidRPr="00892226">
        <w:rPr>
          <w:rFonts w:cs="Arial"/>
          <w:noProof/>
        </w:rPr>
        <w:lastRenderedPageBreak/>
        <w:t>10.17148/IJARCCE.2017.6210.</w:t>
      </w:r>
    </w:p>
    <w:p w14:paraId="4C95F5B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gade, V. </w:t>
      </w:r>
      <w:r w:rsidRPr="00892226">
        <w:rPr>
          <w:rFonts w:cs="Arial"/>
          <w:i/>
          <w:iCs/>
          <w:noProof/>
        </w:rPr>
        <w:t>et al.</w:t>
      </w:r>
      <w:r w:rsidRPr="00892226">
        <w:rPr>
          <w:rFonts w:cs="Arial"/>
          <w:noProof/>
        </w:rPr>
        <w:t xml:space="preserve"> (2015) ‘Big Data Weather Analytics Using Hadoop’, </w:t>
      </w:r>
      <w:r w:rsidRPr="00892226">
        <w:rPr>
          <w:rFonts w:cs="Arial"/>
          <w:i/>
          <w:iCs/>
          <w:noProof/>
        </w:rPr>
        <w:t>International Journal of Emerging Technology in Computer Science &amp; Electronics</w:t>
      </w:r>
      <w:r w:rsidRPr="00892226">
        <w:rPr>
          <w:rFonts w:cs="Arial"/>
          <w:noProof/>
        </w:rPr>
        <w:t>, 14(2), pp. 976–1353. Available at: https://pdfs.semanticscholar.org/f2e4/918444be9b30f29132e93ce02d29ccf26eda.pdf (Accessed: 29 May 2018).</w:t>
      </w:r>
    </w:p>
    <w:p w14:paraId="30004A3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s, T., Zaharia, M. and Wendell, P. (2015) </w:t>
      </w:r>
      <w:r w:rsidRPr="00892226">
        <w:rPr>
          <w:rFonts w:cs="Arial"/>
          <w:i/>
          <w:iCs/>
          <w:noProof/>
        </w:rPr>
        <w:t>Spark Streaming</w:t>
      </w:r>
      <w:r w:rsidRPr="00892226">
        <w:rPr>
          <w:rFonts w:cs="Arial"/>
          <w:noProof/>
        </w:rPr>
        <w:t>. Available at: https://databricks.com/blog/2015/07/30/diving-into-apache-spark-streamings-execution-model.html (Accessed: 21 February 2018).</w:t>
      </w:r>
    </w:p>
    <w:p w14:paraId="162D01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egaetano, A. T. (1996) ‘Delineation of Mesoscale Climate Zones in the Northeastern United States Using a Novel Approach to Cluster Analysis’, </w:t>
      </w:r>
      <w:r w:rsidRPr="00892226">
        <w:rPr>
          <w:rFonts w:cs="Arial"/>
          <w:i/>
          <w:iCs/>
          <w:noProof/>
        </w:rPr>
        <w:t>Journal of Climate</w:t>
      </w:r>
      <w:r w:rsidRPr="00892226">
        <w:rPr>
          <w:rFonts w:cs="Arial"/>
          <w:noProof/>
        </w:rPr>
        <w:t>, 9(8), pp. 1765–1782. doi: 10.1175/1520-0442(1996)009&lt;1765:DOMCZI&gt;2.0.CO;2.</w:t>
      </w:r>
    </w:p>
    <w:p w14:paraId="579C37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imoudi, A. and Tompa, C. (2008) ‘Energy and environmental indicators related to construction of office buildings’, </w:t>
      </w:r>
      <w:r w:rsidRPr="00892226">
        <w:rPr>
          <w:rFonts w:cs="Arial"/>
          <w:i/>
          <w:iCs/>
          <w:noProof/>
        </w:rPr>
        <w:t>Resources, Conservation and Recycling</w:t>
      </w:r>
      <w:r w:rsidRPr="00892226">
        <w:rPr>
          <w:rFonts w:cs="Arial"/>
          <w:noProof/>
        </w:rPr>
        <w:t>, 53(1–2), pp. 86–95. doi: 10.1016/j.resconrec.2008.09.008.</w:t>
      </w:r>
    </w:p>
    <w:p w14:paraId="1F1CE81D"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ghmous, J. H. and Kumar, V. (2014) ‘Spatio-temporal Data Mining for Climate Data: Advances, Challenges, and Opportunities’, in Chu, W. (ed.) </w:t>
      </w:r>
      <w:r w:rsidRPr="00892226">
        <w:rPr>
          <w:rFonts w:cs="Arial"/>
          <w:i/>
          <w:iCs/>
          <w:noProof/>
        </w:rPr>
        <w:t>Springer Berlin Heidelberg</w:t>
      </w:r>
      <w:r w:rsidRPr="00892226">
        <w:rPr>
          <w:rFonts w:cs="Arial"/>
          <w:noProof/>
        </w:rPr>
        <w:t>, pp. 83–116. doi: 10.1007/978-3-642-40837-3_3.</w:t>
      </w:r>
    </w:p>
    <w:p w14:paraId="3301560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ng, W. </w:t>
      </w:r>
      <w:r w:rsidRPr="00892226">
        <w:rPr>
          <w:rFonts w:cs="Arial"/>
          <w:i/>
          <w:iCs/>
          <w:noProof/>
        </w:rPr>
        <w:t>et al.</w:t>
      </w:r>
      <w:r w:rsidRPr="00892226">
        <w:rPr>
          <w:rFonts w:cs="Arial"/>
          <w:noProof/>
        </w:rPr>
        <w:t xml:space="preserve"> (2014) ‘Meteorological data analysis using MapReduce.’, </w:t>
      </w:r>
      <w:r w:rsidRPr="00892226">
        <w:rPr>
          <w:rFonts w:cs="Arial"/>
          <w:i/>
          <w:iCs/>
          <w:noProof/>
        </w:rPr>
        <w:t>The Scientific World Journal</w:t>
      </w:r>
      <w:r w:rsidRPr="00892226">
        <w:rPr>
          <w:rFonts w:cs="Arial"/>
          <w:noProof/>
        </w:rPr>
        <w:t>, 2014, p. 646497. doi: 10.1155/2014/646497.</w:t>
      </w:r>
    </w:p>
    <w:p w14:paraId="554E6545"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El Fazziki, A. </w:t>
      </w:r>
      <w:r w:rsidRPr="005F01D5">
        <w:rPr>
          <w:rFonts w:cs="Arial"/>
          <w:i/>
          <w:iCs/>
          <w:noProof/>
          <w:lang w:val="es-CO"/>
        </w:rPr>
        <w:t>et al.</w:t>
      </w:r>
      <w:r w:rsidRPr="005F01D5">
        <w:rPr>
          <w:rFonts w:cs="Arial"/>
          <w:noProof/>
          <w:lang w:val="es-CO"/>
        </w:rPr>
        <w:t xml:space="preserve"> </w:t>
      </w:r>
      <w:r w:rsidRPr="00892226">
        <w:rPr>
          <w:rFonts w:cs="Arial"/>
          <w:noProof/>
        </w:rPr>
        <w:t xml:space="preserve">(2015) ‘A multi-agent framework for a hadoop based air quality decision support system’, in </w:t>
      </w:r>
      <w:r w:rsidRPr="00892226">
        <w:rPr>
          <w:rFonts w:cs="Arial"/>
          <w:i/>
          <w:iCs/>
          <w:noProof/>
        </w:rPr>
        <w:t>CEUR Workshop Proceedings</w:t>
      </w:r>
      <w:r w:rsidRPr="00892226">
        <w:rPr>
          <w:rFonts w:cs="Arial"/>
          <w:noProof/>
        </w:rPr>
        <w:t>, pp. 45–59.</w:t>
      </w:r>
    </w:p>
    <w:p w14:paraId="3B8FE5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rsythe, N., Blenkinsop, S. and Fowler, H. J. (2015) ‘Exploring objective climate classification for the Himalayan arc and adjacent regions using gridded data sources’, </w:t>
      </w:r>
      <w:r w:rsidRPr="00892226">
        <w:rPr>
          <w:rFonts w:cs="Arial"/>
          <w:i/>
          <w:iCs/>
          <w:noProof/>
        </w:rPr>
        <w:t>Earth System Dynamics</w:t>
      </w:r>
      <w:r w:rsidRPr="00892226">
        <w:rPr>
          <w:rFonts w:cs="Arial"/>
          <w:noProof/>
        </w:rPr>
        <w:t>, 6(1), pp. 311–326. doi: 10.5194/esd-6-311-2015.</w:t>
      </w:r>
    </w:p>
    <w:p w14:paraId="1A5BAD2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untalis, I., Bracco, A. and Dovrolis, C. (2014) ‘Spatio-temporal network analysis for studying climate patterns’, </w:t>
      </w:r>
      <w:r w:rsidRPr="00892226">
        <w:rPr>
          <w:rFonts w:cs="Arial"/>
          <w:i/>
          <w:iCs/>
          <w:noProof/>
        </w:rPr>
        <w:t>Climate Dynamics</w:t>
      </w:r>
      <w:r w:rsidRPr="00892226">
        <w:rPr>
          <w:rFonts w:cs="Arial"/>
          <w:noProof/>
        </w:rPr>
        <w:t>, 42(3–4), pp. 879–899. doi: 10.1007/s00382-013-1729-5.</w:t>
      </w:r>
    </w:p>
    <w:p w14:paraId="4A0DD11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vell, R. G. and Fovell, M. Y. C. (1993) ‘Climate zones of the conterminous United States defined using cluster analysis’, </w:t>
      </w:r>
      <w:r w:rsidRPr="00892226">
        <w:rPr>
          <w:rFonts w:cs="Arial"/>
          <w:i/>
          <w:iCs/>
          <w:noProof/>
        </w:rPr>
        <w:t>Journal of Climate</w:t>
      </w:r>
      <w:r w:rsidRPr="00892226">
        <w:rPr>
          <w:rFonts w:cs="Arial"/>
          <w:noProof/>
        </w:rPr>
        <w:t>, pp. 2103–2135. doi: 10.1175/1520-0442(1993)006&lt;2103:CZOTCU&gt;2.0.CO;2.</w:t>
      </w:r>
    </w:p>
    <w:p w14:paraId="0F1BFE42"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Givoni, B. (1992) ‘Comfort, climate analysis and building design guidelines’, </w:t>
      </w:r>
      <w:r w:rsidRPr="00892226">
        <w:rPr>
          <w:rFonts w:cs="Arial"/>
          <w:i/>
          <w:iCs/>
          <w:noProof/>
        </w:rPr>
        <w:t>Energy and Buildings</w:t>
      </w:r>
      <w:r w:rsidRPr="00892226">
        <w:rPr>
          <w:rFonts w:cs="Arial"/>
          <w:noProof/>
        </w:rPr>
        <w:t xml:space="preserve">, 18, pp. 11–23. Available at: https://ac-els-cdn-com.liverpool.idm.oclc.org/037877889290047K/1-s2.0-037877889290047K-main.pdf?_tid=67644909-7d5e-4718-b47f-80732d024251&amp;acdnat=1527603110_130b2a2e77cd97d48361202940532374 (Accessed: 29 May </w:t>
      </w:r>
      <w:r w:rsidRPr="00892226">
        <w:rPr>
          <w:rFonts w:cs="Arial"/>
          <w:noProof/>
        </w:rPr>
        <w:lastRenderedPageBreak/>
        <w:t>2018).</w:t>
      </w:r>
    </w:p>
    <w:p w14:paraId="3FF5F0B6"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González, O. (1998) </w:t>
      </w:r>
      <w:r w:rsidRPr="005F01D5">
        <w:rPr>
          <w:rFonts w:cs="Arial"/>
          <w:i/>
          <w:iCs/>
          <w:noProof/>
          <w:lang w:val="es-CO"/>
        </w:rPr>
        <w:t>Metodología para el Calculo del Confort Climático en Colombia: NOTA TECNICA DEL IDEAM.</w:t>
      </w:r>
      <w:r w:rsidRPr="005F01D5">
        <w:rPr>
          <w:rFonts w:cs="Arial"/>
          <w:noProof/>
          <w:lang w:val="es-CO"/>
        </w:rPr>
        <w:t xml:space="preserve"> </w:t>
      </w:r>
      <w:r w:rsidRPr="00892226">
        <w:rPr>
          <w:rFonts w:cs="Arial"/>
          <w:noProof/>
        </w:rPr>
        <w:t>Bogota. Available at: http://documentacion.ideam.gov.co/openbiblio/bvirtual/007574/Metodologiaconfort.</w:t>
      </w:r>
    </w:p>
    <w:p w14:paraId="59203B9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öppe, P. (1999) ‘The physiological equivalent temperature - A universal index for the biometeorological assessment of the thermal environment’, </w:t>
      </w:r>
      <w:r w:rsidRPr="00892226">
        <w:rPr>
          <w:rFonts w:cs="Arial"/>
          <w:i/>
          <w:iCs/>
          <w:noProof/>
        </w:rPr>
        <w:t>International Journal of Biometeorology</w:t>
      </w:r>
      <w:r w:rsidRPr="00892226">
        <w:rPr>
          <w:rFonts w:cs="Arial"/>
          <w:noProof/>
        </w:rPr>
        <w:t>. doi: 10.1007/s004840050118.</w:t>
      </w:r>
    </w:p>
    <w:p w14:paraId="449A5EDA"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http-server: a command-line http server</w:t>
      </w:r>
      <w:r w:rsidRPr="00892226">
        <w:rPr>
          <w:rFonts w:cs="Arial"/>
          <w:noProof/>
        </w:rPr>
        <w:t xml:space="preserve"> (2018) </w:t>
      </w:r>
      <w:r w:rsidRPr="00892226">
        <w:rPr>
          <w:rFonts w:cs="Arial"/>
          <w:i/>
          <w:iCs/>
          <w:noProof/>
        </w:rPr>
        <w:t>npmjs</w:t>
      </w:r>
      <w:r w:rsidRPr="00892226">
        <w:rPr>
          <w:rFonts w:cs="Arial"/>
          <w:noProof/>
        </w:rPr>
        <w:t>. Available at: https://www.npmjs.com/package/http-server (Accessed: 3 October 2018).</w:t>
      </w:r>
    </w:p>
    <w:p w14:paraId="7135B2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udson, R. (2018) </w:t>
      </w:r>
      <w:r w:rsidRPr="00892226">
        <w:rPr>
          <w:rFonts w:cs="Arial"/>
          <w:i/>
          <w:iCs/>
          <w:noProof/>
        </w:rPr>
        <w:t>Big Climate Data Analytics: Effective Knowledge Discovery from Colombia’s Weather Data</w:t>
      </w:r>
      <w:r w:rsidRPr="00892226">
        <w:rPr>
          <w:rFonts w:cs="Arial"/>
          <w:noProof/>
        </w:rPr>
        <w:t>. Available at: https://docs.google.com/presentation/d/1QAY6ZUAJ5zlwWwdgNoAhxZlYenV0TnsVtp8n6fcSLdM/edit?usp=sharing.</w:t>
      </w:r>
    </w:p>
    <w:p w14:paraId="341FFC3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2010) ‘Data clustering: 50 years beyond K-means’, </w:t>
      </w:r>
      <w:r w:rsidRPr="00892226">
        <w:rPr>
          <w:rFonts w:cs="Arial"/>
          <w:i/>
          <w:iCs/>
          <w:noProof/>
        </w:rPr>
        <w:t>Pattern Recognition Letters</w:t>
      </w:r>
      <w:r w:rsidRPr="00892226">
        <w:rPr>
          <w:rFonts w:cs="Arial"/>
          <w:noProof/>
        </w:rPr>
        <w:t>. North-Holland, 31(8), pp. 651–666. doi: 10.1016/J.PATREC.2009.09.011.</w:t>
      </w:r>
    </w:p>
    <w:p w14:paraId="4A1C545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and Dubes, R. C. (1988) </w:t>
      </w:r>
      <w:r w:rsidRPr="00892226">
        <w:rPr>
          <w:rFonts w:cs="Arial"/>
          <w:i/>
          <w:iCs/>
          <w:noProof/>
        </w:rPr>
        <w:t>Algorithms for clustering data</w:t>
      </w:r>
      <w:r w:rsidRPr="00892226">
        <w:rPr>
          <w:rFonts w:cs="Arial"/>
          <w:noProof/>
        </w:rPr>
        <w:t>. Prentice Hall. Available at: https://dl.acm.org/citation.cfm?id=46712 (Accessed: 22 October 2018).</w:t>
      </w:r>
    </w:p>
    <w:p w14:paraId="3BDCD045"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H. and Jain, R. (2017) ‘Big data in weather forecasting: Applications and challenges’, in </w:t>
      </w:r>
      <w:r w:rsidRPr="00892226">
        <w:rPr>
          <w:rFonts w:cs="Arial"/>
          <w:i/>
          <w:iCs/>
          <w:noProof/>
        </w:rPr>
        <w:t>2017 International Conference on Big Data Analytics and Computational Intelligence (ICBDAC)</w:t>
      </w:r>
      <w:r w:rsidRPr="00892226">
        <w:rPr>
          <w:rFonts w:cs="Arial"/>
          <w:noProof/>
        </w:rPr>
        <w:t>. IEEE, pp. 138–142. doi: 10.1109/ICBDACI.2017.8070824.</w:t>
      </w:r>
    </w:p>
    <w:p w14:paraId="212EBD2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rvis, A., H.I. Reuter, A. Nelson, E. G. (2008) </w:t>
      </w:r>
      <w:r w:rsidRPr="00892226">
        <w:rPr>
          <w:rFonts w:cs="Arial"/>
          <w:i/>
          <w:iCs/>
          <w:noProof/>
        </w:rPr>
        <w:t>Hole-filled SRTM 90m for the globe Version 4 Database</w:t>
      </w:r>
      <w:r w:rsidRPr="00892226">
        <w:rPr>
          <w:rFonts w:cs="Arial"/>
          <w:noProof/>
        </w:rPr>
        <w:t>. Available at: http://srtm.csi.cgiar.org (Accessed: 5 November 2017).</w:t>
      </w:r>
    </w:p>
    <w:p w14:paraId="191B9C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nthi, D. and Sumathi, G. (2017) ‘Weather data analysis using spark — An in-memory computing framework’, in </w:t>
      </w:r>
      <w:r w:rsidRPr="00892226">
        <w:rPr>
          <w:rFonts w:cs="Arial"/>
          <w:i/>
          <w:iCs/>
          <w:noProof/>
        </w:rPr>
        <w:t>2017 Innovations in Power and Advanced Computing Technologies (i-PACT)</w:t>
      </w:r>
      <w:r w:rsidRPr="00892226">
        <w:rPr>
          <w:rFonts w:cs="Arial"/>
          <w:noProof/>
        </w:rPr>
        <w:t>. IEEE, pp. 1–5. doi: 10.1109/IPACT.2017.8245142.</w:t>
      </w:r>
    </w:p>
    <w:p w14:paraId="534C9C7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ratne, M. </w:t>
      </w:r>
      <w:r w:rsidRPr="00892226">
        <w:rPr>
          <w:rFonts w:cs="Arial"/>
          <w:i/>
          <w:iCs/>
          <w:noProof/>
        </w:rPr>
        <w:t>et al.</w:t>
      </w:r>
      <w:r w:rsidRPr="00892226">
        <w:rPr>
          <w:rFonts w:cs="Arial"/>
          <w:noProof/>
        </w:rPr>
        <w:t xml:space="preserve"> (2017) ‘Apache spark based distributed self-organizing map algorithm for sensor data analysis’, in </w:t>
      </w:r>
      <w:r w:rsidRPr="00892226">
        <w:rPr>
          <w:rFonts w:cs="Arial"/>
          <w:i/>
          <w:iCs/>
          <w:noProof/>
        </w:rPr>
        <w:t>IECON 2017 - 43rd Annual Conference of the IEEE Industrial Electronics Society</w:t>
      </w:r>
      <w:r w:rsidRPr="00892226">
        <w:rPr>
          <w:rFonts w:cs="Arial"/>
          <w:noProof/>
        </w:rPr>
        <w:t>, pp. 8343–8349. doi: 10.1109/IECON.2017.8217465.</w:t>
      </w:r>
    </w:p>
    <w:p w14:paraId="3D1C95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endritzky, G. and Höppe, P. (2017) ‘The UTCI and the ISB’, </w:t>
      </w:r>
      <w:r w:rsidRPr="00892226">
        <w:rPr>
          <w:rFonts w:cs="Arial"/>
          <w:i/>
          <w:iCs/>
          <w:noProof/>
        </w:rPr>
        <w:t>International Journal of Biometeorology</w:t>
      </w:r>
      <w:r w:rsidRPr="00892226">
        <w:rPr>
          <w:rFonts w:cs="Arial"/>
          <w:noProof/>
        </w:rPr>
        <w:t>. doi: 10.1007/s00484-017-1390-5.</w:t>
      </w:r>
    </w:p>
    <w:p w14:paraId="0CB313A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ones, P. and Harris, I. (2008) </w:t>
      </w:r>
      <w:r w:rsidRPr="00892226">
        <w:rPr>
          <w:rFonts w:cs="Arial"/>
          <w:i/>
          <w:iCs/>
          <w:noProof/>
        </w:rPr>
        <w:t>Climatic Research Unit (CRU) time-series datasets of variations in climate with variations in other phenomena</w:t>
      </w:r>
      <w:r w:rsidRPr="00892226">
        <w:rPr>
          <w:rFonts w:cs="Arial"/>
          <w:noProof/>
        </w:rPr>
        <w:t xml:space="preserve">, </w:t>
      </w:r>
      <w:r w:rsidRPr="00892226">
        <w:rPr>
          <w:rFonts w:cs="Arial"/>
          <w:i/>
          <w:iCs/>
          <w:noProof/>
        </w:rPr>
        <w:t>NCAS British Atmospheric Data Centre</w:t>
      </w:r>
      <w:r w:rsidRPr="00892226">
        <w:rPr>
          <w:rFonts w:cs="Arial"/>
          <w:noProof/>
        </w:rPr>
        <w:t xml:space="preserve">. Available at: </w:t>
      </w:r>
      <w:r w:rsidRPr="00892226">
        <w:rPr>
          <w:rFonts w:cs="Arial"/>
          <w:noProof/>
        </w:rPr>
        <w:lastRenderedPageBreak/>
        <w:t>http://catalogue.ceda.ac.uk/uuid/3f8944800cc48e1cbc29a5ee12d8542d (Accessed: 5 November 2017).</w:t>
      </w:r>
    </w:p>
    <w:p w14:paraId="4D05DA7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arpatne, A. </w:t>
      </w:r>
      <w:r w:rsidRPr="00892226">
        <w:rPr>
          <w:rFonts w:cs="Arial"/>
          <w:i/>
          <w:iCs/>
          <w:noProof/>
        </w:rPr>
        <w:t>et al.</w:t>
      </w:r>
      <w:r w:rsidRPr="00892226">
        <w:rPr>
          <w:rFonts w:cs="Arial"/>
          <w:noProof/>
        </w:rPr>
        <w:t xml:space="preserve"> (2017) ‘Theory-Guided Data Science: A New Paradigm for Scientific Discovery from Data’, </w:t>
      </w:r>
      <w:r w:rsidRPr="00892226">
        <w:rPr>
          <w:rFonts w:cs="Arial"/>
          <w:i/>
          <w:iCs/>
          <w:noProof/>
        </w:rPr>
        <w:t>IEEE Transactions on Knowledge and Data Engineering</w:t>
      </w:r>
      <w:r w:rsidRPr="00892226">
        <w:rPr>
          <w:rFonts w:cs="Arial"/>
          <w:noProof/>
        </w:rPr>
        <w:t>, 29(10), pp. 2318–2331. doi: 10.1109/TKDE.2017.2720168.</w:t>
      </w:r>
    </w:p>
    <w:p w14:paraId="749AD72D"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KMeansModel (Spark 2.3.2 JavaDoc)</w:t>
      </w:r>
      <w:r w:rsidRPr="00892226">
        <w:rPr>
          <w:rFonts w:cs="Arial"/>
          <w:noProof/>
        </w:rPr>
        <w:t xml:space="preserve"> (no date). Available at: https://spark.apache.org/docs/latest/api/java/org/apache/spark/mllib/clustering/KMeansModel.html (Accessed: 18 October 2018).</w:t>
      </w:r>
    </w:p>
    <w:p w14:paraId="733DD2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odinariya, T. M. and Makwana, P. R. (2013) ‘Review on determining number of Cluster in K-Means Clustering’, </w:t>
      </w:r>
      <w:r w:rsidRPr="00892226">
        <w:rPr>
          <w:rFonts w:cs="Arial"/>
          <w:i/>
          <w:iCs/>
          <w:noProof/>
        </w:rPr>
        <w:t>International Journal of Advance Research in Computer Science and Management Studies</w:t>
      </w:r>
      <w:r w:rsidRPr="00892226">
        <w:rPr>
          <w:rFonts w:cs="Arial"/>
          <w:noProof/>
        </w:rPr>
        <w:t>.</w:t>
      </w:r>
    </w:p>
    <w:p w14:paraId="25B8F49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F. </w:t>
      </w:r>
      <w:r w:rsidRPr="00892226">
        <w:rPr>
          <w:rFonts w:cs="Arial"/>
          <w:i/>
          <w:iCs/>
          <w:noProof/>
        </w:rPr>
        <w:t>et al.</w:t>
      </w:r>
      <w:r w:rsidRPr="00892226">
        <w:rPr>
          <w:rFonts w:cs="Arial"/>
          <w:noProof/>
        </w:rPr>
        <w:t xml:space="preserve"> (2011) </w:t>
      </w:r>
      <w:r w:rsidRPr="00892226">
        <w:rPr>
          <w:rFonts w:cs="Arial"/>
          <w:i/>
          <w:iCs/>
          <w:noProof/>
        </w:rPr>
        <w:t>NIST Cloud Computing Reference Architecture Recommendations of the National Institute of Standards and Technology</w:t>
      </w:r>
      <w:r w:rsidRPr="00892226">
        <w:rPr>
          <w:rFonts w:cs="Arial"/>
          <w:noProof/>
        </w:rPr>
        <w:t>. Available at: https://ws680.nist.gov/publication/get_pdf.cfm?pub_id=909505 (Accessed: 3 October 2018).</w:t>
      </w:r>
    </w:p>
    <w:p w14:paraId="438C160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05) ‘Patterns of ocean current variability on the West Florida Shelf using the self-organizing map’, </w:t>
      </w:r>
      <w:r w:rsidRPr="00892226">
        <w:rPr>
          <w:rFonts w:cs="Arial"/>
          <w:i/>
          <w:iCs/>
          <w:noProof/>
        </w:rPr>
        <w:t>Journal of Geophysical Research: Oceans</w:t>
      </w:r>
      <w:r w:rsidRPr="00892226">
        <w:rPr>
          <w:rFonts w:cs="Arial"/>
          <w:noProof/>
        </w:rPr>
        <w:t>, 110(6), pp. 1–12. doi: 10.1029/2004JC002786.</w:t>
      </w:r>
    </w:p>
    <w:p w14:paraId="7034F35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11) ‘A Review of Self-Organizing Map Applications in Meteorology and Oceanography’, in Igadwa Mwasiagi, J. (ed.) </w:t>
      </w:r>
      <w:r w:rsidRPr="00892226">
        <w:rPr>
          <w:rFonts w:cs="Arial"/>
          <w:i/>
          <w:iCs/>
          <w:noProof/>
        </w:rPr>
        <w:t>Self Organizing Maps - Applications and Novel Algorithm Design</w:t>
      </w:r>
      <w:r w:rsidRPr="00892226">
        <w:rPr>
          <w:rFonts w:cs="Arial"/>
          <w:noProof/>
        </w:rPr>
        <w:t>. www.intechopen.com. doi: 10.5772/13146.</w:t>
      </w:r>
    </w:p>
    <w:p w14:paraId="3A68155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Weisberg, R. H. and Mooers, C. N. K. (2006) ‘Performance evaluation of the self-organizing map for feature extraction’, </w:t>
      </w:r>
      <w:r w:rsidRPr="00892226">
        <w:rPr>
          <w:rFonts w:cs="Arial"/>
          <w:i/>
          <w:iCs/>
          <w:noProof/>
        </w:rPr>
        <w:t>Journal of Geophysical Research: Oceans</w:t>
      </w:r>
      <w:r w:rsidRPr="00892226">
        <w:rPr>
          <w:rFonts w:cs="Arial"/>
          <w:noProof/>
        </w:rPr>
        <w:t>, 111(5). doi: 10.1029/2005JC003117.</w:t>
      </w:r>
    </w:p>
    <w:p w14:paraId="46068DA1"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Luna-Romera, J. M. </w:t>
      </w:r>
      <w:r w:rsidRPr="005F01D5">
        <w:rPr>
          <w:rFonts w:cs="Arial"/>
          <w:i/>
          <w:iCs/>
          <w:noProof/>
          <w:lang w:val="es-CO"/>
        </w:rPr>
        <w:t>et al.</w:t>
      </w:r>
      <w:r w:rsidRPr="005F01D5">
        <w:rPr>
          <w:rFonts w:cs="Arial"/>
          <w:noProof/>
          <w:lang w:val="es-CO"/>
        </w:rPr>
        <w:t xml:space="preserve"> </w:t>
      </w:r>
      <w:r w:rsidRPr="00892226">
        <w:rPr>
          <w:rFonts w:cs="Arial"/>
          <w:noProof/>
        </w:rPr>
        <w:t xml:space="preserve">(2016) ‘An approach to silhouette and dunn clustering indices applied to big data in spark’, in </w:t>
      </w:r>
      <w:r w:rsidRPr="00892226">
        <w:rPr>
          <w:rFonts w:cs="Arial"/>
          <w:i/>
          <w:iCs/>
          <w:noProof/>
        </w:rPr>
        <w:t>Lecture Notes in Computer Science (including subseries Lecture Notes in Artificial Intelligence and Lecture Notes in Bioinformatics)</w:t>
      </w:r>
      <w:r w:rsidRPr="00892226">
        <w:rPr>
          <w:rFonts w:cs="Arial"/>
          <w:noProof/>
        </w:rPr>
        <w:t>. doi: 10.1007/978-3-319-44636-3_15.</w:t>
      </w:r>
    </w:p>
    <w:p w14:paraId="04744517"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Manzano-Agugliaro, F. </w:t>
      </w:r>
      <w:r w:rsidRPr="005F01D5">
        <w:rPr>
          <w:rFonts w:cs="Arial"/>
          <w:i/>
          <w:iCs/>
          <w:noProof/>
          <w:lang w:val="es-CO"/>
        </w:rPr>
        <w:t>et al.</w:t>
      </w:r>
      <w:r w:rsidRPr="005F01D5">
        <w:rPr>
          <w:rFonts w:cs="Arial"/>
          <w:noProof/>
          <w:lang w:val="es-CO"/>
        </w:rPr>
        <w:t xml:space="preserve"> </w:t>
      </w:r>
      <w:r w:rsidRPr="00892226">
        <w:rPr>
          <w:rFonts w:cs="Arial"/>
          <w:noProof/>
        </w:rPr>
        <w:t xml:space="preserve">(2015) ‘Review of bioclimatic architecture strategies for achieving thermal comfort’, </w:t>
      </w:r>
      <w:r w:rsidRPr="00892226">
        <w:rPr>
          <w:rFonts w:cs="Arial"/>
          <w:i/>
          <w:iCs/>
          <w:noProof/>
        </w:rPr>
        <w:t>Renewable and Sustainable Energy Reviews</w:t>
      </w:r>
      <w:r w:rsidRPr="00892226">
        <w:rPr>
          <w:rFonts w:cs="Arial"/>
          <w:noProof/>
        </w:rPr>
        <w:t>. Pergamon, 49, pp. 736–755. doi: 10.1016/J.RSER.2015.04.095.</w:t>
      </w:r>
    </w:p>
    <w:p w14:paraId="7B8B30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ariam Varghese, S. (2015) ‘Leveraging Map Reduce With Hadoop for Weather Data Analytics’, </w:t>
      </w:r>
      <w:r w:rsidRPr="00892226">
        <w:rPr>
          <w:rFonts w:cs="Arial"/>
          <w:i/>
          <w:iCs/>
          <w:noProof/>
        </w:rPr>
        <w:t>IOSR Journal of Computer Engineering Ver. II</w:t>
      </w:r>
      <w:r w:rsidRPr="00892226">
        <w:rPr>
          <w:rFonts w:cs="Arial"/>
          <w:noProof/>
        </w:rPr>
        <w:t>, 17(3), pp. 2278–661. doi: 10.9790/0661-17320612.</w:t>
      </w:r>
    </w:p>
    <w:p w14:paraId="25D1E5E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ell, P. and Grance, T. (2011) </w:t>
      </w:r>
      <w:r w:rsidRPr="00892226">
        <w:rPr>
          <w:rFonts w:cs="Arial"/>
          <w:i/>
          <w:iCs/>
          <w:noProof/>
        </w:rPr>
        <w:t>The NIST Definition of Cloud Computing Recommendations of the National Institute of Standards and Technology</w:t>
      </w:r>
      <w:r w:rsidRPr="00892226">
        <w:rPr>
          <w:rFonts w:cs="Arial"/>
          <w:noProof/>
        </w:rPr>
        <w:t>. doi: 10.6028/NIST.SP.800-145.</w:t>
      </w:r>
    </w:p>
    <w:p w14:paraId="006E1C73"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Milne, M., Liggett, R. and Benson, A. (2009) ‘Climate Consultant 4.0 develops design guidelines for each unique climate’, </w:t>
      </w:r>
      <w:r w:rsidRPr="00892226">
        <w:rPr>
          <w:rFonts w:cs="Arial"/>
          <w:i/>
          <w:iCs/>
          <w:noProof/>
        </w:rPr>
        <w:t>American Solar Energy Society Meeting</w:t>
      </w:r>
      <w:r w:rsidRPr="00892226">
        <w:rPr>
          <w:rFonts w:cs="Arial"/>
          <w:noProof/>
        </w:rPr>
        <w:t>. Available at: http://www.energy-design-tools.aud.ucla.edu/papers/ases09-milne.pdf (Accessed: 10 April 2018).</w:t>
      </w:r>
    </w:p>
    <w:p w14:paraId="1B46247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MLlib: Main Guide - Spark 2.3.2 Documentation</w:t>
      </w:r>
      <w:r w:rsidRPr="00892226">
        <w:rPr>
          <w:rFonts w:cs="Arial"/>
          <w:noProof/>
        </w:rPr>
        <w:t xml:space="preserve"> (no date). Available at: https://spark.apache.org/docs/latest/ml-guide.html (Accessed: 16 October 2018).</w:t>
      </w:r>
    </w:p>
    <w:p w14:paraId="6CF1EE60"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etzel, P. and Stepinski, T. (2016) ‘On Using a Clustering Approach for Global Climate Classification’, </w:t>
      </w:r>
      <w:r w:rsidRPr="00892226">
        <w:rPr>
          <w:rFonts w:cs="Arial"/>
          <w:i/>
          <w:iCs/>
          <w:noProof/>
        </w:rPr>
        <w:t>Journal of Climate</w:t>
      </w:r>
      <w:r w:rsidRPr="00892226">
        <w:rPr>
          <w:rFonts w:cs="Arial"/>
          <w:noProof/>
        </w:rPr>
        <w:t>, 29(9), pp. 3387–3401. doi: 10.1175/JCLI-D-15-0640.1.</w:t>
      </w:r>
    </w:p>
    <w:p w14:paraId="1852DBF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ikolaou, T. G. </w:t>
      </w:r>
      <w:r w:rsidRPr="00892226">
        <w:rPr>
          <w:rFonts w:cs="Arial"/>
          <w:i/>
          <w:iCs/>
          <w:noProof/>
        </w:rPr>
        <w:t>et al.</w:t>
      </w:r>
      <w:r w:rsidRPr="00892226">
        <w:rPr>
          <w:rFonts w:cs="Arial"/>
          <w:noProof/>
        </w:rPr>
        <w:t xml:space="preserve"> (2012) ‘On the application of clustering techniques for office buildings’ energy and thermal comfort classification’, </w:t>
      </w:r>
      <w:r w:rsidRPr="00892226">
        <w:rPr>
          <w:rFonts w:cs="Arial"/>
          <w:i/>
          <w:iCs/>
          <w:noProof/>
        </w:rPr>
        <w:t>IEEE Transactions on Smart Grid</w:t>
      </w:r>
      <w:r w:rsidRPr="00892226">
        <w:rPr>
          <w:rFonts w:cs="Arial"/>
          <w:noProof/>
        </w:rPr>
        <w:t>. doi: 10.1109/TSG.2012.2215059.</w:t>
      </w:r>
    </w:p>
    <w:p w14:paraId="3DCD50F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lgyay, V. and Olgyay, A. (1963) </w:t>
      </w:r>
      <w:r w:rsidRPr="00892226">
        <w:rPr>
          <w:rFonts w:cs="Arial"/>
          <w:i/>
          <w:iCs/>
          <w:noProof/>
        </w:rPr>
        <w:t>Design With Climate: Bioclimatic Approach to Architectural Regionalism</w:t>
      </w:r>
      <w:r w:rsidRPr="00892226">
        <w:rPr>
          <w:rFonts w:cs="Arial"/>
          <w:noProof/>
        </w:rPr>
        <w:t>. Princeton University Press.</w:t>
      </w:r>
    </w:p>
    <w:p w14:paraId="08A91E4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mer, A. M. (2008) ‘Energy, environment and sustainable development’, </w:t>
      </w:r>
      <w:r w:rsidRPr="00892226">
        <w:rPr>
          <w:rFonts w:cs="Arial"/>
          <w:i/>
          <w:iCs/>
          <w:noProof/>
        </w:rPr>
        <w:t>Renewable and Sustainable Energy Reviews</w:t>
      </w:r>
      <w:r w:rsidRPr="00892226">
        <w:rPr>
          <w:rFonts w:cs="Arial"/>
          <w:noProof/>
        </w:rPr>
        <w:t>, 12, pp. 2265–2300. doi: 10.1016/j.rser.2007.05.001.</w:t>
      </w:r>
    </w:p>
    <w:p w14:paraId="5AFC5DB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Piech, C. (2013) </w:t>
      </w:r>
      <w:r w:rsidRPr="00892226">
        <w:rPr>
          <w:rFonts w:cs="Arial"/>
          <w:i/>
          <w:iCs/>
          <w:noProof/>
        </w:rPr>
        <w:t>K Means Stanford CS221</w:t>
      </w:r>
      <w:r w:rsidRPr="00892226">
        <w:rPr>
          <w:rFonts w:cs="Arial"/>
          <w:noProof/>
        </w:rPr>
        <w:t>. Available at: http://stanford.edu/~cpiech/cs221/handouts/kmeans.html (Accessed: 22 October 2018).</w:t>
      </w:r>
    </w:p>
    <w:p w14:paraId="1EA51FD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hee, J. </w:t>
      </w:r>
      <w:r w:rsidRPr="00892226">
        <w:rPr>
          <w:rFonts w:cs="Arial"/>
          <w:i/>
          <w:iCs/>
          <w:noProof/>
        </w:rPr>
        <w:t>et al.</w:t>
      </w:r>
      <w:r w:rsidRPr="00892226">
        <w:rPr>
          <w:rFonts w:cs="Arial"/>
          <w:noProof/>
        </w:rPr>
        <w:t xml:space="preserve"> (2008) ‘Delineation of climate regions using in-situ and remotely-sensed data for the Carolinas’, </w:t>
      </w:r>
      <w:r w:rsidRPr="00892226">
        <w:rPr>
          <w:rFonts w:cs="Arial"/>
          <w:i/>
          <w:iCs/>
          <w:noProof/>
        </w:rPr>
        <w:t>Remote Sensing of Environment</w:t>
      </w:r>
      <w:r w:rsidRPr="00892226">
        <w:rPr>
          <w:rFonts w:cs="Arial"/>
          <w:noProof/>
        </w:rPr>
        <w:t>, 112(6), pp. 3099–3111. doi: 10.1016/j.rse.2008.03.001.</w:t>
      </w:r>
    </w:p>
    <w:p w14:paraId="3FC318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enburg, B. and Maria Fiore, M. (2017) </w:t>
      </w:r>
      <w:r w:rsidRPr="00892226">
        <w:rPr>
          <w:rFonts w:cs="Arial"/>
          <w:i/>
          <w:iCs/>
          <w:noProof/>
        </w:rPr>
        <w:t>Detecting Weather Twins using Apache Spark</w:t>
      </w:r>
      <w:r w:rsidRPr="00892226">
        <w:rPr>
          <w:rFonts w:cs="Arial"/>
          <w:noProof/>
        </w:rPr>
        <w:t xml:space="preserve">, </w:t>
      </w:r>
      <w:r w:rsidRPr="00892226">
        <w:rPr>
          <w:rFonts w:cs="Arial"/>
          <w:i/>
          <w:iCs/>
          <w:noProof/>
        </w:rPr>
        <w:t>LSDE: Large Scale Data Engineering 2017</w:t>
      </w:r>
      <w:r w:rsidRPr="00892226">
        <w:rPr>
          <w:rFonts w:cs="Arial"/>
          <w:noProof/>
        </w:rPr>
        <w:t>. Available at: https://event.cwi.nl/lsde/2017/showcase_n2.shtml (Accessed: 29 May 2018).</w:t>
      </w:r>
    </w:p>
    <w:p w14:paraId="3A80829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riguez, M. A. and Buyya, R. (2017) ‘Chapter 18 – Scientific Workflow Management System for Clouds’, in </w:t>
      </w:r>
      <w:r w:rsidRPr="00892226">
        <w:rPr>
          <w:rFonts w:cs="Arial"/>
          <w:i/>
          <w:iCs/>
          <w:noProof/>
        </w:rPr>
        <w:t>Software Architecture for Big Data and the Cloud</w:t>
      </w:r>
      <w:r w:rsidRPr="00892226">
        <w:rPr>
          <w:rFonts w:cs="Arial"/>
          <w:noProof/>
        </w:rPr>
        <w:t>, pp. 367–387. doi: 10.1016/B978-0-12-805467-3.00018-1.</w:t>
      </w:r>
    </w:p>
    <w:p w14:paraId="6F1F09A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erpilowski, R. (no date) </w:t>
      </w:r>
      <w:r w:rsidRPr="00892226">
        <w:rPr>
          <w:rFonts w:cs="Arial"/>
          <w:i/>
          <w:iCs/>
          <w:noProof/>
        </w:rPr>
        <w:t>GMapsFX</w:t>
      </w:r>
      <w:r w:rsidRPr="00892226">
        <w:rPr>
          <w:rFonts w:cs="Arial"/>
          <w:noProof/>
        </w:rPr>
        <w:t>. Available at: https://rterp.github.io/GMapsFX/ (Accessed: 18 October 2018).</w:t>
      </w:r>
    </w:p>
    <w:p w14:paraId="14C28FA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hinsungnoen, T. </w:t>
      </w:r>
      <w:r w:rsidRPr="00892226">
        <w:rPr>
          <w:rFonts w:cs="Arial"/>
          <w:i/>
          <w:iCs/>
          <w:noProof/>
        </w:rPr>
        <w:t>et al.</w:t>
      </w:r>
      <w:r w:rsidRPr="00892226">
        <w:rPr>
          <w:rFonts w:cs="Arial"/>
          <w:noProof/>
        </w:rPr>
        <w:t xml:space="preserve"> (2015) ‘The Clustering Validity with Silhouette and Sum of Squared Errors’, in </w:t>
      </w:r>
      <w:r w:rsidRPr="00892226">
        <w:rPr>
          <w:rFonts w:cs="Arial"/>
          <w:i/>
          <w:iCs/>
          <w:noProof/>
        </w:rPr>
        <w:t>The Proceedings of the 2nd International Conference on Industrial Application Engineering 2015</w:t>
      </w:r>
      <w:r w:rsidRPr="00892226">
        <w:rPr>
          <w:rFonts w:cs="Arial"/>
          <w:noProof/>
        </w:rPr>
        <w:t>. doi: 10.12792/iciae2015.012.</w:t>
      </w:r>
    </w:p>
    <w:p w14:paraId="070EE6A6" w14:textId="77777777" w:rsidR="00892226" w:rsidRPr="00892226" w:rsidRDefault="00892226" w:rsidP="00892226">
      <w:pPr>
        <w:widowControl w:val="0"/>
        <w:autoSpaceDE w:val="0"/>
        <w:autoSpaceDN w:val="0"/>
        <w:adjustRightInd w:val="0"/>
        <w:rPr>
          <w:rFonts w:cs="Arial"/>
          <w:noProof/>
        </w:rPr>
      </w:pPr>
      <w:r w:rsidRPr="00892226">
        <w:rPr>
          <w:rFonts w:cs="Arial"/>
          <w:noProof/>
        </w:rPr>
        <w:t>Unidata (2012) ‘NetCDF-Java library and TDS version 4.6.9’. Boulder. CO: UCAR/Unidata. doi: http://doi.org/10.5065/D6RN35XM.</w:t>
      </w:r>
    </w:p>
    <w:p w14:paraId="61B3190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entz, F. </w:t>
      </w:r>
      <w:r w:rsidRPr="00892226">
        <w:rPr>
          <w:rFonts w:cs="Arial"/>
          <w:i/>
          <w:iCs/>
          <w:noProof/>
        </w:rPr>
        <w:t>et al.</w:t>
      </w:r>
      <w:r w:rsidRPr="00892226">
        <w:rPr>
          <w:rFonts w:cs="Arial"/>
          <w:noProof/>
        </w:rPr>
        <w:t xml:space="preserve"> (2015) </w:t>
      </w:r>
      <w:r w:rsidRPr="00892226">
        <w:rPr>
          <w:rFonts w:cs="Arial"/>
          <w:i/>
          <w:iCs/>
          <w:noProof/>
        </w:rPr>
        <w:t xml:space="preserve">Remote Sensing Systems Cross-Calibrated Multi-Platform (CCMP) 6-hourly </w:t>
      </w:r>
      <w:r w:rsidRPr="00892226">
        <w:rPr>
          <w:rFonts w:cs="Arial"/>
          <w:i/>
          <w:iCs/>
          <w:noProof/>
        </w:rPr>
        <w:lastRenderedPageBreak/>
        <w:t>ocean vector wind analysis product on 0.25 deg grid, Version 2.0, [subset: CCMP V2.0 Level-3.5].</w:t>
      </w:r>
      <w:r w:rsidRPr="00892226">
        <w:rPr>
          <w:rFonts w:cs="Arial"/>
          <w:noProof/>
        </w:rPr>
        <w:t xml:space="preserve"> Santa Rosa, CA: Remote Sensing Systems. Available at: www.remss.com/measurements/ccmp (Accessed: 5 November 2017).</w:t>
      </w:r>
    </w:p>
    <w:p w14:paraId="2ED376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iwie, C., Baumbach, J. and Röttger, R. (2015) ‘Comparing the performance of biomedical clustering methods’, </w:t>
      </w:r>
      <w:r w:rsidRPr="00892226">
        <w:rPr>
          <w:rFonts w:cs="Arial"/>
          <w:i/>
          <w:iCs/>
          <w:noProof/>
        </w:rPr>
        <w:t>Nature Methods</w:t>
      </w:r>
      <w:r w:rsidRPr="00892226">
        <w:rPr>
          <w:rFonts w:cs="Arial"/>
          <w:noProof/>
        </w:rPr>
        <w:t>. doi: 10.1038/nmeth.3583.</w:t>
      </w:r>
    </w:p>
    <w:p w14:paraId="017455B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aharia, M. </w:t>
      </w:r>
      <w:r w:rsidRPr="00892226">
        <w:rPr>
          <w:rFonts w:cs="Arial"/>
          <w:i/>
          <w:iCs/>
          <w:noProof/>
        </w:rPr>
        <w:t>et al.</w:t>
      </w:r>
      <w:r w:rsidRPr="00892226">
        <w:rPr>
          <w:rFonts w:cs="Arial"/>
          <w:noProof/>
        </w:rPr>
        <w:t xml:space="preserve"> (2013) ‘Discretized Streams: Fault-Tolerant Streaming Computation at Scale’, </w:t>
      </w:r>
      <w:r w:rsidRPr="00892226">
        <w:rPr>
          <w:rFonts w:cs="Arial"/>
          <w:i/>
          <w:iCs/>
          <w:noProof/>
        </w:rPr>
        <w:t>Sosp</w:t>
      </w:r>
      <w:r w:rsidRPr="00892226">
        <w:rPr>
          <w:rFonts w:cs="Arial"/>
          <w:noProof/>
        </w:rPr>
        <w:t>, (1), pp. 423–438. doi: 10.1145/2517349.2522737.</w:t>
      </w:r>
    </w:p>
    <w:p w14:paraId="67087CC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scheischler, J., Mahecha, M. D. and Harmeling, S. (2012) ‘Climate classifications: The value of unsupervised clustering’, in </w:t>
      </w:r>
      <w:r w:rsidRPr="00892226">
        <w:rPr>
          <w:rFonts w:cs="Arial"/>
          <w:i/>
          <w:iCs/>
          <w:noProof/>
        </w:rPr>
        <w:t>Procedia Computer Science</w:t>
      </w:r>
      <w:r w:rsidRPr="00892226">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FB0FD2">
      <w:pPr>
        <w:pStyle w:val="Heading1"/>
        <w:numPr>
          <w:ilvl w:val="0"/>
          <w:numId w:val="0"/>
        </w:numPr>
        <w:ind w:left="567" w:hanging="567"/>
      </w:pPr>
      <w:bookmarkStart w:id="206" w:name="_Toc528253223"/>
      <w:r w:rsidRPr="00375814">
        <w:t>List of Tables</w:t>
      </w:r>
      <w:bookmarkEnd w:id="206"/>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344C1D">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FB0FD2">
      <w:pPr>
        <w:pStyle w:val="Heading1"/>
        <w:numPr>
          <w:ilvl w:val="0"/>
          <w:numId w:val="0"/>
        </w:numPr>
        <w:ind w:left="567" w:hanging="567"/>
      </w:pPr>
      <w:bookmarkStart w:id="207" w:name="_Toc528253224"/>
      <w:r w:rsidRPr="00375814">
        <w:t>List of Figures</w:t>
      </w:r>
      <w:bookmarkEnd w:id="207"/>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344C1D">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344C1D" w:rsidRDefault="00344C1D">
      <w:pPr>
        <w:pStyle w:val="CommentText"/>
      </w:pPr>
      <w:r>
        <w:rPr>
          <w:rStyle w:val="CommentReference"/>
        </w:rPr>
        <w:annotationRef/>
      </w:r>
      <w:r>
        <w:t>abstract</w:t>
      </w:r>
    </w:p>
  </w:comment>
  <w:comment w:id="20" w:author="Admin" w:date="2018-10-03T15:47:00Z" w:initials="A">
    <w:p w14:paraId="16737311" w14:textId="2976CCC3" w:rsidR="00344C1D" w:rsidRDefault="00344C1D">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57344" w14:textId="77777777" w:rsidR="00353178" w:rsidRDefault="00353178" w:rsidP="00E75F9A">
      <w:pPr>
        <w:spacing w:before="0" w:line="240" w:lineRule="auto"/>
      </w:pPr>
      <w:r>
        <w:separator/>
      </w:r>
    </w:p>
  </w:endnote>
  <w:endnote w:type="continuationSeparator" w:id="0">
    <w:p w14:paraId="26C7BDB4" w14:textId="77777777" w:rsidR="00353178" w:rsidRDefault="00353178"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EA6EB" w14:textId="77777777" w:rsidR="00353178" w:rsidRDefault="00353178" w:rsidP="00E75F9A">
      <w:pPr>
        <w:spacing w:before="0" w:line="240" w:lineRule="auto"/>
      </w:pPr>
      <w:r>
        <w:separator/>
      </w:r>
    </w:p>
  </w:footnote>
  <w:footnote w:type="continuationSeparator" w:id="0">
    <w:p w14:paraId="603D7685" w14:textId="77777777" w:rsidR="00353178" w:rsidRDefault="00353178" w:rsidP="00E75F9A">
      <w:pPr>
        <w:spacing w:before="0" w:line="240" w:lineRule="auto"/>
      </w:pPr>
      <w:r>
        <w:continuationSeparator/>
      </w:r>
    </w:p>
  </w:footnote>
  <w:footnote w:id="1">
    <w:p w14:paraId="1E531D5D" w14:textId="7DDE7655" w:rsidR="00344C1D" w:rsidRDefault="00344C1D">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19"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5"/>
  </w:num>
  <w:num w:numId="3">
    <w:abstractNumId w:val="17"/>
  </w:num>
  <w:num w:numId="4">
    <w:abstractNumId w:val="7"/>
  </w:num>
  <w:num w:numId="5">
    <w:abstractNumId w:val="4"/>
  </w:num>
  <w:num w:numId="6">
    <w:abstractNumId w:val="12"/>
  </w:num>
  <w:num w:numId="7">
    <w:abstractNumId w:val="10"/>
  </w:num>
  <w:num w:numId="8">
    <w:abstractNumId w:val="6"/>
  </w:num>
  <w:num w:numId="9">
    <w:abstractNumId w:val="2"/>
  </w:num>
  <w:num w:numId="10">
    <w:abstractNumId w:val="0"/>
  </w:num>
  <w:num w:numId="11">
    <w:abstractNumId w:val="14"/>
  </w:num>
  <w:num w:numId="12">
    <w:abstractNumId w:val="9"/>
  </w:num>
  <w:num w:numId="13">
    <w:abstractNumId w:val="8"/>
  </w:num>
  <w:num w:numId="14">
    <w:abstractNumId w:val="3"/>
  </w:num>
  <w:num w:numId="15">
    <w:abstractNumId w:val="11"/>
  </w:num>
  <w:num w:numId="16">
    <w:abstractNumId w:val="13"/>
  </w:num>
  <w:num w:numId="17">
    <w:abstractNumId w:val="18"/>
  </w:num>
  <w:num w:numId="18">
    <w:abstractNumId w:val="5"/>
  </w:num>
  <w:num w:numId="19">
    <w:abstractNumId w:val="16"/>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17EBB"/>
    <w:rsid w:val="00021CFF"/>
    <w:rsid w:val="0002787C"/>
    <w:rsid w:val="0003120F"/>
    <w:rsid w:val="00033354"/>
    <w:rsid w:val="00035487"/>
    <w:rsid w:val="000363EC"/>
    <w:rsid w:val="000402C6"/>
    <w:rsid w:val="00040E00"/>
    <w:rsid w:val="0004478D"/>
    <w:rsid w:val="00046FE3"/>
    <w:rsid w:val="0005361B"/>
    <w:rsid w:val="0005466B"/>
    <w:rsid w:val="000602EA"/>
    <w:rsid w:val="00060D39"/>
    <w:rsid w:val="0006132D"/>
    <w:rsid w:val="00066782"/>
    <w:rsid w:val="00070743"/>
    <w:rsid w:val="00070C58"/>
    <w:rsid w:val="000711C6"/>
    <w:rsid w:val="000721EE"/>
    <w:rsid w:val="0007682A"/>
    <w:rsid w:val="00077CDD"/>
    <w:rsid w:val="0008034B"/>
    <w:rsid w:val="00084035"/>
    <w:rsid w:val="00084EE4"/>
    <w:rsid w:val="0009042D"/>
    <w:rsid w:val="00092B52"/>
    <w:rsid w:val="00096E6E"/>
    <w:rsid w:val="000A01A1"/>
    <w:rsid w:val="000A4C8E"/>
    <w:rsid w:val="000A64FB"/>
    <w:rsid w:val="000B4F7D"/>
    <w:rsid w:val="000B5BCD"/>
    <w:rsid w:val="000C1DCB"/>
    <w:rsid w:val="000C6C9F"/>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20D86"/>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862EF"/>
    <w:rsid w:val="001A3461"/>
    <w:rsid w:val="001A3DEA"/>
    <w:rsid w:val="001A5672"/>
    <w:rsid w:val="001A6D2A"/>
    <w:rsid w:val="001B05F7"/>
    <w:rsid w:val="001B23C1"/>
    <w:rsid w:val="001B3BE3"/>
    <w:rsid w:val="001B4F68"/>
    <w:rsid w:val="001C353E"/>
    <w:rsid w:val="001C3B2A"/>
    <w:rsid w:val="001C745C"/>
    <w:rsid w:val="001D028E"/>
    <w:rsid w:val="001D1246"/>
    <w:rsid w:val="001D6886"/>
    <w:rsid w:val="001D6C58"/>
    <w:rsid w:val="001E0650"/>
    <w:rsid w:val="001E0A18"/>
    <w:rsid w:val="001E2030"/>
    <w:rsid w:val="001E34DA"/>
    <w:rsid w:val="001E37E0"/>
    <w:rsid w:val="001E7136"/>
    <w:rsid w:val="001E725C"/>
    <w:rsid w:val="001F1E17"/>
    <w:rsid w:val="001F54BA"/>
    <w:rsid w:val="001F6480"/>
    <w:rsid w:val="00207210"/>
    <w:rsid w:val="002103B9"/>
    <w:rsid w:val="002125FA"/>
    <w:rsid w:val="0021389F"/>
    <w:rsid w:val="0021411E"/>
    <w:rsid w:val="00214A4B"/>
    <w:rsid w:val="0022177C"/>
    <w:rsid w:val="00224C5B"/>
    <w:rsid w:val="00225E2D"/>
    <w:rsid w:val="00227371"/>
    <w:rsid w:val="002314E1"/>
    <w:rsid w:val="002416DC"/>
    <w:rsid w:val="00242B05"/>
    <w:rsid w:val="00243F8B"/>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B613B"/>
    <w:rsid w:val="002C48A3"/>
    <w:rsid w:val="002C4DDA"/>
    <w:rsid w:val="002D08AA"/>
    <w:rsid w:val="002D1CFA"/>
    <w:rsid w:val="002D303A"/>
    <w:rsid w:val="002D3FF2"/>
    <w:rsid w:val="002D6172"/>
    <w:rsid w:val="002D7629"/>
    <w:rsid w:val="002D7D8D"/>
    <w:rsid w:val="002E121C"/>
    <w:rsid w:val="002E46D9"/>
    <w:rsid w:val="002E508B"/>
    <w:rsid w:val="002F23C9"/>
    <w:rsid w:val="002F3E6C"/>
    <w:rsid w:val="002F4FBC"/>
    <w:rsid w:val="002F5A95"/>
    <w:rsid w:val="002F6792"/>
    <w:rsid w:val="002F7243"/>
    <w:rsid w:val="00302482"/>
    <w:rsid w:val="003025AE"/>
    <w:rsid w:val="00305B58"/>
    <w:rsid w:val="00311CAA"/>
    <w:rsid w:val="00312959"/>
    <w:rsid w:val="00315474"/>
    <w:rsid w:val="00316728"/>
    <w:rsid w:val="0032358D"/>
    <w:rsid w:val="0034367C"/>
    <w:rsid w:val="00344394"/>
    <w:rsid w:val="00344C1D"/>
    <w:rsid w:val="00344D49"/>
    <w:rsid w:val="00347A88"/>
    <w:rsid w:val="00353178"/>
    <w:rsid w:val="003551DD"/>
    <w:rsid w:val="0037148E"/>
    <w:rsid w:val="00372363"/>
    <w:rsid w:val="00374B24"/>
    <w:rsid w:val="00375670"/>
    <w:rsid w:val="00375814"/>
    <w:rsid w:val="00387C89"/>
    <w:rsid w:val="00390003"/>
    <w:rsid w:val="00392C61"/>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0678"/>
    <w:rsid w:val="00411F6B"/>
    <w:rsid w:val="00414C3E"/>
    <w:rsid w:val="004200B3"/>
    <w:rsid w:val="00424EEC"/>
    <w:rsid w:val="00435179"/>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61BD"/>
    <w:rsid w:val="004775B2"/>
    <w:rsid w:val="00487288"/>
    <w:rsid w:val="0048762E"/>
    <w:rsid w:val="00492FE1"/>
    <w:rsid w:val="00493014"/>
    <w:rsid w:val="004932DB"/>
    <w:rsid w:val="00495A84"/>
    <w:rsid w:val="004A05C2"/>
    <w:rsid w:val="004A2270"/>
    <w:rsid w:val="004A2487"/>
    <w:rsid w:val="004A40A9"/>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364A"/>
    <w:rsid w:val="00505139"/>
    <w:rsid w:val="00511393"/>
    <w:rsid w:val="00511660"/>
    <w:rsid w:val="00516692"/>
    <w:rsid w:val="005233F2"/>
    <w:rsid w:val="005245B3"/>
    <w:rsid w:val="00524ED6"/>
    <w:rsid w:val="00526929"/>
    <w:rsid w:val="00533BA4"/>
    <w:rsid w:val="00536D1C"/>
    <w:rsid w:val="005370A5"/>
    <w:rsid w:val="00542C17"/>
    <w:rsid w:val="005430DF"/>
    <w:rsid w:val="005562AF"/>
    <w:rsid w:val="00566720"/>
    <w:rsid w:val="005672C0"/>
    <w:rsid w:val="00570307"/>
    <w:rsid w:val="00571B5E"/>
    <w:rsid w:val="005739A2"/>
    <w:rsid w:val="00573C0B"/>
    <w:rsid w:val="00587783"/>
    <w:rsid w:val="00595B62"/>
    <w:rsid w:val="005A060C"/>
    <w:rsid w:val="005A060D"/>
    <w:rsid w:val="005A1D41"/>
    <w:rsid w:val="005A5B47"/>
    <w:rsid w:val="005A647F"/>
    <w:rsid w:val="005B61EB"/>
    <w:rsid w:val="005C2E86"/>
    <w:rsid w:val="005C5CA7"/>
    <w:rsid w:val="005D0556"/>
    <w:rsid w:val="005D0724"/>
    <w:rsid w:val="005D4287"/>
    <w:rsid w:val="005E10F1"/>
    <w:rsid w:val="005E21F1"/>
    <w:rsid w:val="005F01D5"/>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4678E"/>
    <w:rsid w:val="0066208F"/>
    <w:rsid w:val="00671E3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39C7"/>
    <w:rsid w:val="006D5636"/>
    <w:rsid w:val="006D7A6B"/>
    <w:rsid w:val="006E1132"/>
    <w:rsid w:val="006E199A"/>
    <w:rsid w:val="006E3734"/>
    <w:rsid w:val="006E5370"/>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2237"/>
    <w:rsid w:val="007427BF"/>
    <w:rsid w:val="00746CC2"/>
    <w:rsid w:val="00751779"/>
    <w:rsid w:val="0075227C"/>
    <w:rsid w:val="007537FB"/>
    <w:rsid w:val="00756E23"/>
    <w:rsid w:val="00760746"/>
    <w:rsid w:val="007647D7"/>
    <w:rsid w:val="007665FD"/>
    <w:rsid w:val="00770A48"/>
    <w:rsid w:val="00770C9E"/>
    <w:rsid w:val="0077170C"/>
    <w:rsid w:val="00773AF3"/>
    <w:rsid w:val="00773DA1"/>
    <w:rsid w:val="00776410"/>
    <w:rsid w:val="00777D59"/>
    <w:rsid w:val="00790D0C"/>
    <w:rsid w:val="0079516B"/>
    <w:rsid w:val="007A0C2F"/>
    <w:rsid w:val="007A250A"/>
    <w:rsid w:val="007A3AC2"/>
    <w:rsid w:val="007B0331"/>
    <w:rsid w:val="007B733B"/>
    <w:rsid w:val="007B7E3C"/>
    <w:rsid w:val="007C2043"/>
    <w:rsid w:val="007C7752"/>
    <w:rsid w:val="007D03A0"/>
    <w:rsid w:val="007D490B"/>
    <w:rsid w:val="007D4F7C"/>
    <w:rsid w:val="007D6544"/>
    <w:rsid w:val="007D6A5D"/>
    <w:rsid w:val="007E1254"/>
    <w:rsid w:val="007F1848"/>
    <w:rsid w:val="007F1ABD"/>
    <w:rsid w:val="007F23C7"/>
    <w:rsid w:val="007F35E1"/>
    <w:rsid w:val="00802681"/>
    <w:rsid w:val="00806B5D"/>
    <w:rsid w:val="00812CA8"/>
    <w:rsid w:val="0082754E"/>
    <w:rsid w:val="00832315"/>
    <w:rsid w:val="00835370"/>
    <w:rsid w:val="008408DC"/>
    <w:rsid w:val="00841639"/>
    <w:rsid w:val="00842050"/>
    <w:rsid w:val="008426D6"/>
    <w:rsid w:val="008466E1"/>
    <w:rsid w:val="00847595"/>
    <w:rsid w:val="00851D9E"/>
    <w:rsid w:val="00854A60"/>
    <w:rsid w:val="00864D56"/>
    <w:rsid w:val="0087101A"/>
    <w:rsid w:val="00872907"/>
    <w:rsid w:val="00874725"/>
    <w:rsid w:val="00880147"/>
    <w:rsid w:val="008855C8"/>
    <w:rsid w:val="008908AD"/>
    <w:rsid w:val="00892226"/>
    <w:rsid w:val="00892E6E"/>
    <w:rsid w:val="00893BA9"/>
    <w:rsid w:val="008A1164"/>
    <w:rsid w:val="008A30EE"/>
    <w:rsid w:val="008A32AD"/>
    <w:rsid w:val="008A5136"/>
    <w:rsid w:val="008A55FA"/>
    <w:rsid w:val="008A572A"/>
    <w:rsid w:val="008A603E"/>
    <w:rsid w:val="008B1015"/>
    <w:rsid w:val="008C00BC"/>
    <w:rsid w:val="008C03A5"/>
    <w:rsid w:val="008C30AF"/>
    <w:rsid w:val="008C4D7C"/>
    <w:rsid w:val="008C5F1C"/>
    <w:rsid w:val="008D0F5F"/>
    <w:rsid w:val="008D1F19"/>
    <w:rsid w:val="008D21C4"/>
    <w:rsid w:val="008E251C"/>
    <w:rsid w:val="008E3EFA"/>
    <w:rsid w:val="008E521D"/>
    <w:rsid w:val="008E681E"/>
    <w:rsid w:val="008F0A66"/>
    <w:rsid w:val="008F1522"/>
    <w:rsid w:val="008F25B1"/>
    <w:rsid w:val="008F34C9"/>
    <w:rsid w:val="008F49B0"/>
    <w:rsid w:val="008F6ACB"/>
    <w:rsid w:val="0090484B"/>
    <w:rsid w:val="00905BBD"/>
    <w:rsid w:val="00910AE2"/>
    <w:rsid w:val="00913C29"/>
    <w:rsid w:val="00920B97"/>
    <w:rsid w:val="0092239A"/>
    <w:rsid w:val="00922434"/>
    <w:rsid w:val="00923FEB"/>
    <w:rsid w:val="009274FA"/>
    <w:rsid w:val="00931BC5"/>
    <w:rsid w:val="0093200C"/>
    <w:rsid w:val="00945304"/>
    <w:rsid w:val="009540A3"/>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E54E8"/>
    <w:rsid w:val="009F0CBD"/>
    <w:rsid w:val="009F3EAD"/>
    <w:rsid w:val="009F46D5"/>
    <w:rsid w:val="009F757B"/>
    <w:rsid w:val="009F7999"/>
    <w:rsid w:val="00A01E66"/>
    <w:rsid w:val="00A11DC0"/>
    <w:rsid w:val="00A1664D"/>
    <w:rsid w:val="00A20038"/>
    <w:rsid w:val="00A22387"/>
    <w:rsid w:val="00A227B8"/>
    <w:rsid w:val="00A24531"/>
    <w:rsid w:val="00A24DB6"/>
    <w:rsid w:val="00A25AC2"/>
    <w:rsid w:val="00A26962"/>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13B"/>
    <w:rsid w:val="00A6556A"/>
    <w:rsid w:val="00A65B05"/>
    <w:rsid w:val="00A72B32"/>
    <w:rsid w:val="00A739C6"/>
    <w:rsid w:val="00A74D2E"/>
    <w:rsid w:val="00A75672"/>
    <w:rsid w:val="00A75BAF"/>
    <w:rsid w:val="00A76960"/>
    <w:rsid w:val="00A774C7"/>
    <w:rsid w:val="00A80FFC"/>
    <w:rsid w:val="00A816B1"/>
    <w:rsid w:val="00A828B4"/>
    <w:rsid w:val="00A84072"/>
    <w:rsid w:val="00A84A3B"/>
    <w:rsid w:val="00A91F7D"/>
    <w:rsid w:val="00A94160"/>
    <w:rsid w:val="00A96EF3"/>
    <w:rsid w:val="00A97BBE"/>
    <w:rsid w:val="00AA06B9"/>
    <w:rsid w:val="00AA09AD"/>
    <w:rsid w:val="00AB2DD3"/>
    <w:rsid w:val="00AB3557"/>
    <w:rsid w:val="00AC70FF"/>
    <w:rsid w:val="00AC7BBD"/>
    <w:rsid w:val="00AD0AD9"/>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4489"/>
    <w:rsid w:val="00B474CA"/>
    <w:rsid w:val="00B51659"/>
    <w:rsid w:val="00B5430C"/>
    <w:rsid w:val="00B5486F"/>
    <w:rsid w:val="00B5722F"/>
    <w:rsid w:val="00B57263"/>
    <w:rsid w:val="00B77F29"/>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1661"/>
    <w:rsid w:val="00BC269E"/>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C32"/>
    <w:rsid w:val="00C02FE6"/>
    <w:rsid w:val="00C1008D"/>
    <w:rsid w:val="00C11160"/>
    <w:rsid w:val="00C11AFE"/>
    <w:rsid w:val="00C13CDB"/>
    <w:rsid w:val="00C16175"/>
    <w:rsid w:val="00C20A49"/>
    <w:rsid w:val="00C21306"/>
    <w:rsid w:val="00C25446"/>
    <w:rsid w:val="00C259C5"/>
    <w:rsid w:val="00C3107A"/>
    <w:rsid w:val="00C31604"/>
    <w:rsid w:val="00C32C9A"/>
    <w:rsid w:val="00C3687E"/>
    <w:rsid w:val="00C40D98"/>
    <w:rsid w:val="00C41A6F"/>
    <w:rsid w:val="00C423E3"/>
    <w:rsid w:val="00C4274F"/>
    <w:rsid w:val="00C46259"/>
    <w:rsid w:val="00C475FB"/>
    <w:rsid w:val="00C47850"/>
    <w:rsid w:val="00C4798E"/>
    <w:rsid w:val="00C501BD"/>
    <w:rsid w:val="00C5197D"/>
    <w:rsid w:val="00C524B4"/>
    <w:rsid w:val="00C55CA2"/>
    <w:rsid w:val="00C63DC5"/>
    <w:rsid w:val="00C63FD6"/>
    <w:rsid w:val="00C70C45"/>
    <w:rsid w:val="00C711B4"/>
    <w:rsid w:val="00C723C7"/>
    <w:rsid w:val="00C7252B"/>
    <w:rsid w:val="00C72CF9"/>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1833"/>
    <w:rsid w:val="00CA399B"/>
    <w:rsid w:val="00CA73BE"/>
    <w:rsid w:val="00CB23CA"/>
    <w:rsid w:val="00CB651A"/>
    <w:rsid w:val="00CB694A"/>
    <w:rsid w:val="00CB728C"/>
    <w:rsid w:val="00CC1C6F"/>
    <w:rsid w:val="00CC2194"/>
    <w:rsid w:val="00CC797B"/>
    <w:rsid w:val="00CD0971"/>
    <w:rsid w:val="00CD450A"/>
    <w:rsid w:val="00CD48EF"/>
    <w:rsid w:val="00CD5543"/>
    <w:rsid w:val="00CD7736"/>
    <w:rsid w:val="00CE540E"/>
    <w:rsid w:val="00CE59EB"/>
    <w:rsid w:val="00CF1893"/>
    <w:rsid w:val="00CF68E0"/>
    <w:rsid w:val="00D0014F"/>
    <w:rsid w:val="00D0088B"/>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41996"/>
    <w:rsid w:val="00D4357F"/>
    <w:rsid w:val="00D45F9E"/>
    <w:rsid w:val="00D5081B"/>
    <w:rsid w:val="00D5383B"/>
    <w:rsid w:val="00D53A49"/>
    <w:rsid w:val="00D54B47"/>
    <w:rsid w:val="00D54D70"/>
    <w:rsid w:val="00D60527"/>
    <w:rsid w:val="00D60DC9"/>
    <w:rsid w:val="00D61C3A"/>
    <w:rsid w:val="00D6207C"/>
    <w:rsid w:val="00D72230"/>
    <w:rsid w:val="00D75317"/>
    <w:rsid w:val="00D82182"/>
    <w:rsid w:val="00D85A5D"/>
    <w:rsid w:val="00D86905"/>
    <w:rsid w:val="00D91E48"/>
    <w:rsid w:val="00D920EB"/>
    <w:rsid w:val="00D92E5F"/>
    <w:rsid w:val="00D92EF8"/>
    <w:rsid w:val="00D95A6F"/>
    <w:rsid w:val="00D96118"/>
    <w:rsid w:val="00DA5402"/>
    <w:rsid w:val="00DA5601"/>
    <w:rsid w:val="00DB153A"/>
    <w:rsid w:val="00DB194F"/>
    <w:rsid w:val="00DB58EF"/>
    <w:rsid w:val="00DB7F94"/>
    <w:rsid w:val="00DB7FCA"/>
    <w:rsid w:val="00DC4A31"/>
    <w:rsid w:val="00DD156E"/>
    <w:rsid w:val="00DD2BD7"/>
    <w:rsid w:val="00DD4088"/>
    <w:rsid w:val="00DD6149"/>
    <w:rsid w:val="00DE1BF2"/>
    <w:rsid w:val="00DE267D"/>
    <w:rsid w:val="00DE29A2"/>
    <w:rsid w:val="00DF0160"/>
    <w:rsid w:val="00DF15D8"/>
    <w:rsid w:val="00E0190B"/>
    <w:rsid w:val="00E035B5"/>
    <w:rsid w:val="00E07CB2"/>
    <w:rsid w:val="00E10E79"/>
    <w:rsid w:val="00E146D6"/>
    <w:rsid w:val="00E16660"/>
    <w:rsid w:val="00E17605"/>
    <w:rsid w:val="00E17D8E"/>
    <w:rsid w:val="00E27C12"/>
    <w:rsid w:val="00E333C9"/>
    <w:rsid w:val="00E37635"/>
    <w:rsid w:val="00E4181E"/>
    <w:rsid w:val="00E45FB7"/>
    <w:rsid w:val="00E46C71"/>
    <w:rsid w:val="00E477E9"/>
    <w:rsid w:val="00E50A14"/>
    <w:rsid w:val="00E50BCC"/>
    <w:rsid w:val="00E51B99"/>
    <w:rsid w:val="00E563B9"/>
    <w:rsid w:val="00E56A91"/>
    <w:rsid w:val="00E570AE"/>
    <w:rsid w:val="00E57B25"/>
    <w:rsid w:val="00E57CD8"/>
    <w:rsid w:val="00E61206"/>
    <w:rsid w:val="00E61E7F"/>
    <w:rsid w:val="00E62DA0"/>
    <w:rsid w:val="00E64136"/>
    <w:rsid w:val="00E65ABD"/>
    <w:rsid w:val="00E66560"/>
    <w:rsid w:val="00E72F90"/>
    <w:rsid w:val="00E732DE"/>
    <w:rsid w:val="00E73F69"/>
    <w:rsid w:val="00E75F9A"/>
    <w:rsid w:val="00E81833"/>
    <w:rsid w:val="00E819E0"/>
    <w:rsid w:val="00E81E92"/>
    <w:rsid w:val="00E82373"/>
    <w:rsid w:val="00E82D40"/>
    <w:rsid w:val="00E83CDD"/>
    <w:rsid w:val="00E84A92"/>
    <w:rsid w:val="00E8564D"/>
    <w:rsid w:val="00E85A7C"/>
    <w:rsid w:val="00E938CA"/>
    <w:rsid w:val="00E93A2A"/>
    <w:rsid w:val="00E94EF4"/>
    <w:rsid w:val="00E97C0E"/>
    <w:rsid w:val="00E97C47"/>
    <w:rsid w:val="00EA421F"/>
    <w:rsid w:val="00EA4350"/>
    <w:rsid w:val="00EB741F"/>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27F42"/>
    <w:rsid w:val="00F322A4"/>
    <w:rsid w:val="00F3363C"/>
    <w:rsid w:val="00F3685E"/>
    <w:rsid w:val="00F36CA7"/>
    <w:rsid w:val="00F4206D"/>
    <w:rsid w:val="00F43BC4"/>
    <w:rsid w:val="00F44783"/>
    <w:rsid w:val="00F45290"/>
    <w:rsid w:val="00F50F3E"/>
    <w:rsid w:val="00F522EC"/>
    <w:rsid w:val="00F5253D"/>
    <w:rsid w:val="00F52578"/>
    <w:rsid w:val="00F52F38"/>
    <w:rsid w:val="00F658DD"/>
    <w:rsid w:val="00F669AB"/>
    <w:rsid w:val="00F7222E"/>
    <w:rsid w:val="00F76254"/>
    <w:rsid w:val="00F77FAA"/>
    <w:rsid w:val="00F8235F"/>
    <w:rsid w:val="00F83B12"/>
    <w:rsid w:val="00F86342"/>
    <w:rsid w:val="00F87926"/>
    <w:rsid w:val="00F9052C"/>
    <w:rsid w:val="00F90A64"/>
    <w:rsid w:val="00F943A8"/>
    <w:rsid w:val="00F96EBF"/>
    <w:rsid w:val="00FA0967"/>
    <w:rsid w:val="00FA0EBA"/>
    <w:rsid w:val="00FA1165"/>
    <w:rsid w:val="00FA14CB"/>
    <w:rsid w:val="00FA3256"/>
    <w:rsid w:val="00FB0FD2"/>
    <w:rsid w:val="00FB1C2C"/>
    <w:rsid w:val="00FB27F0"/>
    <w:rsid w:val="00FB3FED"/>
    <w:rsid w:val="00FB7578"/>
    <w:rsid w:val="00FC109C"/>
    <w:rsid w:val="00FD3AB4"/>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numPr>
        <w:numId w:val="17"/>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numPr>
        <w:ilvl w:val="2"/>
        <w:numId w:val="17"/>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hyperlink" Target="https://github.com/rolyhudson/griddedClimateDataProcessing.git" TargetMode="Externa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comments" Target="comment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3FB33-150D-4D50-A907-0B65B5114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6</TotalTime>
  <Pages>66</Pages>
  <Words>42518</Words>
  <Characters>242353</Characters>
  <Application>Microsoft Office Word</Application>
  <DocSecurity>0</DocSecurity>
  <Lines>2019</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54</cp:revision>
  <dcterms:created xsi:type="dcterms:W3CDTF">2018-10-16T19:16:00Z</dcterms:created>
  <dcterms:modified xsi:type="dcterms:W3CDTF">2018-10-2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